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63BBAF" w14:textId="77777777" w:rsidR="00CF5334" w:rsidRPr="00370BD0" w:rsidRDefault="00CF5334" w:rsidP="00CF533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t>Supplemental Materials</w:t>
      </w:r>
    </w:p>
    <w:p w14:paraId="50E1B2A2" w14:textId="77777777" w:rsidR="00CF5334" w:rsidRPr="00370BD0" w:rsidRDefault="00CF5334" w:rsidP="00CF533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D8ECECF" w14:textId="77777777" w:rsidR="00CF5334" w:rsidRPr="00370BD0" w:rsidRDefault="00CF5334" w:rsidP="00CF533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1: </w:t>
      </w:r>
      <w:r w:rsidRPr="00370BD0">
        <w:rPr>
          <w:rFonts w:ascii="Times New Roman" w:hAnsi="Times New Roman" w:cs="Times New Roman"/>
          <w:sz w:val="24"/>
          <w:szCs w:val="24"/>
        </w:rPr>
        <w:t>Drug interference with the prototype SARS-CoV-2 antigen ARCHITECT immunoassay</w:t>
      </w:r>
    </w:p>
    <w:tbl>
      <w:tblPr>
        <w:tblStyle w:val="TableGrid"/>
        <w:tblW w:w="9229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5"/>
        <w:gridCol w:w="900"/>
        <w:gridCol w:w="900"/>
        <w:gridCol w:w="900"/>
        <w:gridCol w:w="900"/>
        <w:gridCol w:w="1282"/>
        <w:gridCol w:w="1273"/>
        <w:gridCol w:w="9"/>
      </w:tblGrid>
      <w:tr w:rsidR="00CF5334" w:rsidRPr="00370BD0" w14:paraId="36E9AF63" w14:textId="77777777" w:rsidTr="00967824">
        <w:tc>
          <w:tcPr>
            <w:tcW w:w="3065" w:type="dxa"/>
            <w:vMerge w:val="restart"/>
            <w:tcBorders>
              <w:top w:val="single" w:sz="12" w:space="0" w:color="auto"/>
            </w:tcBorders>
            <w:vAlign w:val="center"/>
          </w:tcPr>
          <w:p w14:paraId="6AA0D2DC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ctive Ingredient</w:t>
            </w:r>
          </w:p>
        </w:tc>
        <w:tc>
          <w:tcPr>
            <w:tcW w:w="3600" w:type="dxa"/>
            <w:gridSpan w:val="4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6C61EE9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an S/C</w:t>
            </w:r>
          </w:p>
        </w:tc>
        <w:tc>
          <w:tcPr>
            <w:tcW w:w="2564" w:type="dxa"/>
            <w:gridSpan w:val="3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99C9414" w14:textId="77777777" w:rsidR="00CF5334" w:rsidRPr="00370BD0" w:rsidRDefault="00CF5334" w:rsidP="00967824">
            <w:pPr>
              <w:pStyle w:val="ListParagraph"/>
              <w:spacing w:after="0" w:line="240" w:lineRule="auto"/>
              <w:ind w:left="0" w:firstLine="1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-sided 95% CI</w:t>
            </w:r>
          </w:p>
        </w:tc>
      </w:tr>
      <w:tr w:rsidR="00CF5334" w:rsidRPr="00370BD0" w14:paraId="0C0034DC" w14:textId="77777777" w:rsidTr="00967824">
        <w:tc>
          <w:tcPr>
            <w:tcW w:w="3065" w:type="dxa"/>
            <w:vMerge/>
            <w:tcBorders>
              <w:bottom w:val="single" w:sz="8" w:space="0" w:color="auto"/>
            </w:tcBorders>
            <w:vAlign w:val="center"/>
          </w:tcPr>
          <w:p w14:paraId="3DFA46ED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7FC365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 xml:space="preserve">NEG SMP (w/o </w:t>
            </w:r>
            <w:proofErr w:type="spellStart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Drug</w:t>
            </w:r>
            <w:proofErr w:type="spellEnd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)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177D69A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 xml:space="preserve">NEG SMP (w/ </w:t>
            </w:r>
            <w:proofErr w:type="spellStart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Drug</w:t>
            </w:r>
            <w:proofErr w:type="spellEnd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)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D70B4C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 xml:space="preserve">POS SMP (w/o </w:t>
            </w:r>
            <w:proofErr w:type="spellStart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Drug</w:t>
            </w:r>
            <w:proofErr w:type="spellEnd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)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7D4002C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 xml:space="preserve">POS SMP (w/ </w:t>
            </w:r>
            <w:proofErr w:type="spellStart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Drug</w:t>
            </w:r>
            <w:proofErr w:type="spellEnd"/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s-MX"/>
              </w:rPr>
              <w:t>)</w:t>
            </w:r>
          </w:p>
        </w:tc>
        <w:tc>
          <w:tcPr>
            <w:tcW w:w="12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1775B8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G SMP (Upper Limit)</w:t>
            </w:r>
          </w:p>
        </w:tc>
        <w:tc>
          <w:tcPr>
            <w:tcW w:w="1282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0BF699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S SMP (Lower Limit)</w:t>
            </w:r>
          </w:p>
        </w:tc>
      </w:tr>
      <w:tr w:rsidR="00CF5334" w:rsidRPr="00370BD0" w14:paraId="13689A9C" w14:textId="77777777" w:rsidTr="00967824">
        <w:tc>
          <w:tcPr>
            <w:tcW w:w="3065" w:type="dxa"/>
            <w:tcBorders>
              <w:top w:val="single" w:sz="8" w:space="0" w:color="auto"/>
              <w:bottom w:val="single" w:sz="4" w:space="0" w:color="auto"/>
            </w:tcBorders>
          </w:tcPr>
          <w:p w14:paraId="7EF8974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Menthol/benzocaine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4" w:space="0" w:color="auto"/>
            </w:tcBorders>
          </w:tcPr>
          <w:p w14:paraId="21CFE02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4" w:space="0" w:color="auto"/>
            </w:tcBorders>
          </w:tcPr>
          <w:p w14:paraId="3ED6E08E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4" w:space="0" w:color="auto"/>
            </w:tcBorders>
          </w:tcPr>
          <w:p w14:paraId="54717DC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1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4" w:space="0" w:color="auto"/>
            </w:tcBorders>
          </w:tcPr>
          <w:p w14:paraId="20F22A9C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36</w:t>
            </w:r>
          </w:p>
        </w:tc>
        <w:tc>
          <w:tcPr>
            <w:tcW w:w="1282" w:type="dxa"/>
            <w:tcBorders>
              <w:top w:val="single" w:sz="8" w:space="0" w:color="auto"/>
              <w:bottom w:val="single" w:sz="4" w:space="0" w:color="auto"/>
            </w:tcBorders>
          </w:tcPr>
          <w:p w14:paraId="05595FD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282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14:paraId="50BD90CB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</w:tr>
      <w:tr w:rsidR="00CF5334" w:rsidRPr="00370BD0" w14:paraId="6C7D8C4A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2F000480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Sodium chloride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2EB9745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BB0551E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6BE25E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08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7C01B9A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7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7FEFCE3D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C7FE8F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</w:tr>
      <w:tr w:rsidR="00CF5334" w:rsidRPr="00370BD0" w14:paraId="68C4ECD0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277BD2A5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Phenylephrine hydrochloride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44CBCD0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EF44C3C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D1D5704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3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099FF74B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16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58DEAC9F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191285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10.7</w:t>
            </w:r>
          </w:p>
        </w:tc>
      </w:tr>
      <w:tr w:rsidR="00CF5334" w:rsidRPr="00370BD0" w14:paraId="03482DB7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65BDE0B8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Oxymetazoline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4062E808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2D6C580B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307A6F5F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07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40F4D07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41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3A0AE44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E35BDE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</w:tr>
      <w:tr w:rsidR="00CF5334" w:rsidRPr="00370BD0" w14:paraId="0E3A3926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030E85B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Cromolyn sodium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F2BCAB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2E0BCEA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6038D2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9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214AB24A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34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49A67F4C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36E6C37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0.2</w:t>
            </w:r>
          </w:p>
        </w:tc>
      </w:tr>
      <w:tr w:rsidR="00CF5334" w:rsidRPr="00370BD0" w14:paraId="4847FB57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6AAF1F00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Zincum</w:t>
            </w:r>
            <w:proofErr w:type="spellEnd"/>
            <w:r w:rsidRPr="00370BD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gluconium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B4525AE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06C36685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140BBC9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31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B70BBB9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1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2EDEA0C5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CA6315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8.4</w:t>
            </w:r>
          </w:p>
        </w:tc>
      </w:tr>
      <w:tr w:rsidR="00CF5334" w:rsidRPr="00370BD0" w14:paraId="093141A0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0C8202DD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Alkalol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2B48BFC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36B2920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1157DBB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00851EE4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13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0DFECDE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0.01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32DA57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4.7</w:t>
            </w:r>
          </w:p>
        </w:tc>
      </w:tr>
      <w:tr w:rsidR="00CF5334" w:rsidRPr="00370BD0" w14:paraId="6E559AB6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41AF573B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Fluticasone furoate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EB238D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63AA0B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2335607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2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6783F6E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18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2E264697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D6ECA5A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3.6</w:t>
            </w:r>
          </w:p>
        </w:tc>
      </w:tr>
      <w:tr w:rsidR="00CF5334" w:rsidRPr="00370BD0" w14:paraId="03DB270D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651D24E9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Phenol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2A1DF4F5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A4B2D9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12040B0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9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D5E631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07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490BA02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0.01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E0BC03F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11.5</w:t>
            </w:r>
          </w:p>
        </w:tc>
      </w:tr>
      <w:tr w:rsidR="00CF5334" w:rsidRPr="00370BD0" w14:paraId="68FB132E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0975E25C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Tobramyci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0A79A59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7D22DE0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536E807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03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367045E9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17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0C36CEAB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A3337D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5.6</w:t>
            </w:r>
          </w:p>
        </w:tc>
      </w:tr>
      <w:tr w:rsidR="00CF5334" w:rsidRPr="00370BD0" w14:paraId="5507316B" w14:textId="77777777" w:rsidTr="00967824">
        <w:tc>
          <w:tcPr>
            <w:tcW w:w="3065" w:type="dxa"/>
            <w:tcBorders>
              <w:top w:val="single" w:sz="4" w:space="0" w:color="auto"/>
              <w:bottom w:val="single" w:sz="4" w:space="0" w:color="auto"/>
            </w:tcBorders>
          </w:tcPr>
          <w:p w14:paraId="031BC49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Mupiroci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5B50EE5A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4AD4E051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3AE6A4D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3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3530F4E0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03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</w:tcPr>
          <w:p w14:paraId="322EF43E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5CB136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10.7</w:t>
            </w:r>
          </w:p>
        </w:tc>
      </w:tr>
      <w:tr w:rsidR="00CF5334" w:rsidRPr="00370BD0" w14:paraId="56D4932F" w14:textId="77777777" w:rsidTr="00967824">
        <w:tc>
          <w:tcPr>
            <w:tcW w:w="3065" w:type="dxa"/>
            <w:tcBorders>
              <w:top w:val="single" w:sz="4" w:space="0" w:color="auto"/>
              <w:bottom w:val="single" w:sz="12" w:space="0" w:color="auto"/>
            </w:tcBorders>
          </w:tcPr>
          <w:p w14:paraId="0FFFB6AF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Oseltamivir phosphate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12" w:space="0" w:color="auto"/>
            </w:tcBorders>
          </w:tcPr>
          <w:p w14:paraId="600FFEC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12" w:space="0" w:color="auto"/>
            </w:tcBorders>
          </w:tcPr>
          <w:p w14:paraId="60AD589A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12" w:space="0" w:color="auto"/>
            </w:tcBorders>
          </w:tcPr>
          <w:p w14:paraId="752CFD02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19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12" w:space="0" w:color="auto"/>
            </w:tcBorders>
          </w:tcPr>
          <w:p w14:paraId="59F33999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31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12" w:space="0" w:color="auto"/>
            </w:tcBorders>
          </w:tcPr>
          <w:p w14:paraId="62F596CB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282" w:type="dxa"/>
            <w:gridSpan w:val="2"/>
            <w:tcBorders>
              <w:top w:val="single" w:sz="4" w:space="0" w:color="auto"/>
              <w:bottom w:val="single" w:sz="12" w:space="0" w:color="auto"/>
            </w:tcBorders>
          </w:tcPr>
          <w:p w14:paraId="02A6DF63" w14:textId="77777777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</w:tr>
      <w:tr w:rsidR="00CF5334" w:rsidRPr="00370BD0" w14:paraId="4F75EC5A" w14:textId="77777777" w:rsidTr="00FC6FDB">
        <w:trPr>
          <w:gridAfter w:val="1"/>
          <w:wAfter w:w="9" w:type="dxa"/>
          <w:trHeight w:val="897"/>
        </w:trPr>
        <w:tc>
          <w:tcPr>
            <w:tcW w:w="9220" w:type="dxa"/>
            <w:gridSpan w:val="7"/>
            <w:tcBorders>
              <w:top w:val="single" w:sz="12" w:space="0" w:color="auto"/>
            </w:tcBorders>
          </w:tcPr>
          <w:p w14:paraId="341F5116" w14:textId="6832F252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NEG SMP, negative specimen pool + BD UTM + inactivator; POS SMP, positive specimen pool + BD UTM + inactivator (~10k RLUs)</w:t>
            </w:r>
            <w:r w:rsidR="00FC6FDB" w:rsidRPr="00370BD0">
              <w:rPr>
                <w:rFonts w:ascii="Times New Roman" w:hAnsi="Times New Roman" w:cs="Times New Roman"/>
                <w:sz w:val="24"/>
                <w:szCs w:val="24"/>
              </w:rPr>
              <w:t>; S/C, signal-to-cutoff ratio.</w:t>
            </w:r>
          </w:p>
          <w:p w14:paraId="30768FC3" w14:textId="04BBF1D0" w:rsidR="00CF5334" w:rsidRPr="00370BD0" w:rsidRDefault="00CF5334" w:rsidP="00967824">
            <w:pPr>
              <w:pStyle w:val="ListParagraph"/>
              <w:spacing w:after="0" w:line="240" w:lineRule="auto"/>
              <w:ind w:left="0"/>
              <w:contextualSpacing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 xml:space="preserve">Cutoff specimen was </w:t>
            </w:r>
            <w:r w:rsidR="00FC6FDB" w:rsidRPr="00370BD0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al</w:t>
            </w:r>
            <w:r w:rsidR="00FC6FDB" w:rsidRPr="00370BD0">
              <w:rPr>
                <w:rFonts w:ascii="Times New Roman" w:hAnsi="Times New Roman" w:cs="Times New Roman"/>
                <w:sz w:val="24"/>
                <w:szCs w:val="24"/>
              </w:rPr>
              <w:t>ibrator diluent</w:t>
            </w: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 xml:space="preserve"> at 6.5 </w:t>
            </w:r>
            <w:proofErr w:type="spellStart"/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pg</w:t>
            </w:r>
            <w:proofErr w:type="spellEnd"/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/mL (~5k RLUs).</w:t>
            </w:r>
          </w:p>
        </w:tc>
      </w:tr>
    </w:tbl>
    <w:p w14:paraId="79F92197" w14:textId="77777777" w:rsidR="00CF5334" w:rsidRPr="00370BD0" w:rsidRDefault="00CF5334" w:rsidP="00CF5334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8AA972" w14:textId="77777777" w:rsidR="00CF5334" w:rsidRPr="00370BD0" w:rsidRDefault="00CF5334" w:rsidP="00CF5334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393638B" w14:textId="6F1D4A8C" w:rsidR="00CF5334" w:rsidRPr="00370BD0" w:rsidRDefault="00CF5334" w:rsidP="0038375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2: </w:t>
      </w:r>
      <w:r w:rsidRPr="00370BD0">
        <w:rPr>
          <w:rFonts w:ascii="Times New Roman" w:hAnsi="Times New Roman" w:cs="Times New Roman"/>
          <w:sz w:val="24"/>
          <w:szCs w:val="24"/>
        </w:rPr>
        <w:t xml:space="preserve">Long-term storage </w:t>
      </w:r>
      <w:r w:rsidR="00DC6935" w:rsidRPr="00370BD0">
        <w:rPr>
          <w:rFonts w:ascii="Times New Roman" w:hAnsi="Times New Roman" w:cs="Times New Roman"/>
          <w:sz w:val="24"/>
          <w:szCs w:val="24"/>
        </w:rPr>
        <w:t xml:space="preserve">(90 days) of positive specimens </w:t>
      </w:r>
      <w:r w:rsidRPr="00370BD0">
        <w:rPr>
          <w:rFonts w:ascii="Times New Roman" w:hAnsi="Times New Roman" w:cs="Times New Roman"/>
          <w:sz w:val="24"/>
          <w:szCs w:val="24"/>
        </w:rPr>
        <w:t xml:space="preserve">at -20°C does not affect </w:t>
      </w:r>
      <w:r w:rsidR="00DC6935" w:rsidRPr="00370BD0">
        <w:rPr>
          <w:rFonts w:ascii="Times New Roman" w:hAnsi="Times New Roman" w:cs="Times New Roman"/>
          <w:sz w:val="24"/>
          <w:szCs w:val="24"/>
        </w:rPr>
        <w:t>detection by</w:t>
      </w:r>
      <w:r w:rsidRPr="00370BD0">
        <w:rPr>
          <w:rFonts w:ascii="Times New Roman" w:hAnsi="Times New Roman" w:cs="Times New Roman"/>
          <w:sz w:val="24"/>
          <w:szCs w:val="24"/>
        </w:rPr>
        <w:t xml:space="preserve"> prototype SARS-CoV-2 antigen ARCHITECT immunoassay </w:t>
      </w: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2394"/>
        <w:gridCol w:w="2394"/>
        <w:gridCol w:w="2394"/>
      </w:tblGrid>
      <w:tr w:rsidR="00DC6935" w:rsidRPr="00370BD0" w14:paraId="4D44699D" w14:textId="77777777" w:rsidTr="00FC6FDB">
        <w:tc>
          <w:tcPr>
            <w:tcW w:w="145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9B4CC1D" w14:textId="54ADE834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Specimen</w:t>
            </w:r>
          </w:p>
        </w:tc>
        <w:tc>
          <w:tcPr>
            <w:tcW w:w="239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8076261" w14:textId="3C4D3290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Baseline S/C</w:t>
            </w:r>
          </w:p>
        </w:tc>
        <w:tc>
          <w:tcPr>
            <w:tcW w:w="239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E560805" w14:textId="0D4B05AA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Day 90 S/C</w:t>
            </w:r>
          </w:p>
        </w:tc>
        <w:tc>
          <w:tcPr>
            <w:tcW w:w="239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57E670F" w14:textId="629C0B69" w:rsidR="00DC6935" w:rsidRPr="00370BD0" w:rsidRDefault="00FC6FDB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 xml:space="preserve">S/C </w:t>
            </w:r>
            <w:r w:rsidR="00DC6935" w:rsidRPr="00370BD0">
              <w:rPr>
                <w:rFonts w:ascii="Times New Roman" w:hAnsi="Times New Roman" w:cs="Times New Roman"/>
                <w:sz w:val="24"/>
                <w:szCs w:val="24"/>
              </w:rPr>
              <w:t xml:space="preserve">% Difference </w:t>
            </w:r>
          </w:p>
        </w:tc>
      </w:tr>
      <w:tr w:rsidR="00DC6935" w:rsidRPr="00370BD0" w14:paraId="3D07BAD2" w14:textId="77777777" w:rsidTr="00FC6FDB">
        <w:tc>
          <w:tcPr>
            <w:tcW w:w="1458" w:type="dxa"/>
            <w:tcBorders>
              <w:top w:val="single" w:sz="8" w:space="0" w:color="auto"/>
            </w:tcBorders>
            <w:vAlign w:val="center"/>
          </w:tcPr>
          <w:p w14:paraId="54948A98" w14:textId="2EB1EE3B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394" w:type="dxa"/>
            <w:tcBorders>
              <w:top w:val="single" w:sz="8" w:space="0" w:color="auto"/>
            </w:tcBorders>
            <w:vAlign w:val="center"/>
          </w:tcPr>
          <w:p w14:paraId="6195CBE6" w14:textId="0FCB409D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30.5</w:t>
            </w:r>
          </w:p>
        </w:tc>
        <w:tc>
          <w:tcPr>
            <w:tcW w:w="2394" w:type="dxa"/>
            <w:tcBorders>
              <w:top w:val="single" w:sz="8" w:space="0" w:color="auto"/>
            </w:tcBorders>
            <w:vAlign w:val="center"/>
          </w:tcPr>
          <w:p w14:paraId="4ABC18DC" w14:textId="5CE10DD1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30.6</w:t>
            </w:r>
          </w:p>
        </w:tc>
        <w:tc>
          <w:tcPr>
            <w:tcW w:w="2394" w:type="dxa"/>
            <w:tcBorders>
              <w:top w:val="single" w:sz="8" w:space="0" w:color="auto"/>
            </w:tcBorders>
            <w:vAlign w:val="center"/>
          </w:tcPr>
          <w:p w14:paraId="2D1295C0" w14:textId="24EB3F16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CC2D00" w:rsidRPr="00370BD0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</w:tr>
      <w:tr w:rsidR="00DC6935" w:rsidRPr="00370BD0" w14:paraId="05DAE4E0" w14:textId="77777777" w:rsidTr="00FC6FDB">
        <w:tc>
          <w:tcPr>
            <w:tcW w:w="1458" w:type="dxa"/>
            <w:vAlign w:val="center"/>
          </w:tcPr>
          <w:p w14:paraId="6C96DC7C" w14:textId="7B0D1104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394" w:type="dxa"/>
            <w:vAlign w:val="center"/>
          </w:tcPr>
          <w:p w14:paraId="729564D9" w14:textId="16202E47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419.2</w:t>
            </w:r>
          </w:p>
        </w:tc>
        <w:tc>
          <w:tcPr>
            <w:tcW w:w="2394" w:type="dxa"/>
            <w:vAlign w:val="center"/>
          </w:tcPr>
          <w:p w14:paraId="684AD6EF" w14:textId="04691B96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457.7</w:t>
            </w:r>
          </w:p>
        </w:tc>
        <w:tc>
          <w:tcPr>
            <w:tcW w:w="2394" w:type="dxa"/>
            <w:vAlign w:val="center"/>
          </w:tcPr>
          <w:p w14:paraId="1A2483A4" w14:textId="12E92652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="00DE3F14" w:rsidRPr="00370BD0">
              <w:rPr>
                <w:rFonts w:ascii="Times New Roman" w:hAnsi="Times New Roman" w:cs="Times New Roman"/>
                <w:sz w:val="24"/>
                <w:szCs w:val="24"/>
              </w:rPr>
              <w:t>.2</w:t>
            </w:r>
          </w:p>
        </w:tc>
      </w:tr>
      <w:tr w:rsidR="00DC6935" w:rsidRPr="00370BD0" w14:paraId="3BEB9874" w14:textId="77777777" w:rsidTr="00FC6FDB">
        <w:tc>
          <w:tcPr>
            <w:tcW w:w="1458" w:type="dxa"/>
            <w:vAlign w:val="center"/>
          </w:tcPr>
          <w:p w14:paraId="398B24FD" w14:textId="3F52C083" w:rsidR="00DC6935" w:rsidRPr="00370BD0" w:rsidRDefault="00DC6935" w:rsidP="00FC6F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394" w:type="dxa"/>
            <w:vAlign w:val="center"/>
          </w:tcPr>
          <w:p w14:paraId="2A16DFEB" w14:textId="5DD9E7AD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 w:rsidR="00CC2D00" w:rsidRPr="00370BD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394" w:type="dxa"/>
            <w:vAlign w:val="center"/>
          </w:tcPr>
          <w:p w14:paraId="4A990453" w14:textId="6934792D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2394" w:type="dxa"/>
            <w:vAlign w:val="center"/>
          </w:tcPr>
          <w:p w14:paraId="6B47C8B4" w14:textId="09B55A66" w:rsidR="00DC6935" w:rsidRPr="00370BD0" w:rsidRDefault="00CC2D00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4.3</w:t>
            </w:r>
          </w:p>
        </w:tc>
      </w:tr>
      <w:tr w:rsidR="00DC6935" w:rsidRPr="00370BD0" w14:paraId="54612381" w14:textId="77777777" w:rsidTr="00FC6FDB">
        <w:tc>
          <w:tcPr>
            <w:tcW w:w="1458" w:type="dxa"/>
            <w:vAlign w:val="center"/>
          </w:tcPr>
          <w:p w14:paraId="584465BE" w14:textId="64B03761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394" w:type="dxa"/>
            <w:vAlign w:val="center"/>
          </w:tcPr>
          <w:p w14:paraId="53000E6D" w14:textId="65043812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.0</w:t>
            </w:r>
          </w:p>
        </w:tc>
        <w:tc>
          <w:tcPr>
            <w:tcW w:w="2394" w:type="dxa"/>
            <w:vAlign w:val="center"/>
          </w:tcPr>
          <w:p w14:paraId="443654B9" w14:textId="36FA1E7E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2394" w:type="dxa"/>
            <w:vAlign w:val="center"/>
          </w:tcPr>
          <w:p w14:paraId="735D10F9" w14:textId="7999F11A" w:rsidR="00DC6935" w:rsidRPr="00370BD0" w:rsidRDefault="00DE3F14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</w:tr>
      <w:tr w:rsidR="00DC6935" w:rsidRPr="00370BD0" w14:paraId="30F01347" w14:textId="77777777" w:rsidTr="00FC6FDB">
        <w:tc>
          <w:tcPr>
            <w:tcW w:w="1458" w:type="dxa"/>
            <w:vAlign w:val="center"/>
          </w:tcPr>
          <w:p w14:paraId="2D9C003A" w14:textId="5749839E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394" w:type="dxa"/>
            <w:vAlign w:val="center"/>
          </w:tcPr>
          <w:p w14:paraId="54C18E48" w14:textId="772757E1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1.8</w:t>
            </w:r>
          </w:p>
        </w:tc>
        <w:tc>
          <w:tcPr>
            <w:tcW w:w="2394" w:type="dxa"/>
            <w:vAlign w:val="center"/>
          </w:tcPr>
          <w:p w14:paraId="207C3880" w14:textId="52133286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9.0</w:t>
            </w:r>
          </w:p>
        </w:tc>
        <w:tc>
          <w:tcPr>
            <w:tcW w:w="2394" w:type="dxa"/>
            <w:vAlign w:val="center"/>
          </w:tcPr>
          <w:p w14:paraId="58903FE5" w14:textId="4B4A7BD5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DE3F14" w:rsidRPr="00370BD0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</w:tr>
      <w:tr w:rsidR="00DC6935" w:rsidRPr="00370BD0" w14:paraId="534D1DDC" w14:textId="77777777" w:rsidTr="00FC6FDB">
        <w:tc>
          <w:tcPr>
            <w:tcW w:w="1458" w:type="dxa"/>
            <w:vAlign w:val="center"/>
          </w:tcPr>
          <w:p w14:paraId="05205187" w14:textId="3A4B1625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394" w:type="dxa"/>
            <w:vAlign w:val="center"/>
          </w:tcPr>
          <w:p w14:paraId="43E46D80" w14:textId="0A02C5BA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2394" w:type="dxa"/>
            <w:vAlign w:val="center"/>
          </w:tcPr>
          <w:p w14:paraId="2D49AFF4" w14:textId="42A64D6D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2394" w:type="dxa"/>
            <w:vAlign w:val="center"/>
          </w:tcPr>
          <w:p w14:paraId="7EEFDF0E" w14:textId="7D8A4967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E3F14" w:rsidRPr="00370BD0">
              <w:rPr>
                <w:rFonts w:ascii="Times New Roman" w:hAnsi="Times New Roman" w:cs="Times New Roman"/>
                <w:sz w:val="24"/>
                <w:szCs w:val="24"/>
              </w:rPr>
              <w:t>.2</w:t>
            </w:r>
          </w:p>
        </w:tc>
      </w:tr>
      <w:tr w:rsidR="00DC6935" w:rsidRPr="00370BD0" w14:paraId="1134FA8D" w14:textId="77777777" w:rsidTr="00FC6FDB">
        <w:tc>
          <w:tcPr>
            <w:tcW w:w="1458" w:type="dxa"/>
            <w:tcBorders>
              <w:bottom w:val="single" w:sz="12" w:space="0" w:color="auto"/>
            </w:tcBorders>
            <w:vAlign w:val="center"/>
          </w:tcPr>
          <w:p w14:paraId="507F71D7" w14:textId="6D9D69CC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394" w:type="dxa"/>
            <w:tcBorders>
              <w:bottom w:val="single" w:sz="12" w:space="0" w:color="auto"/>
            </w:tcBorders>
            <w:vAlign w:val="center"/>
          </w:tcPr>
          <w:p w14:paraId="443F14AE" w14:textId="7A0C9BF6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8.5</w:t>
            </w:r>
          </w:p>
        </w:tc>
        <w:tc>
          <w:tcPr>
            <w:tcW w:w="2394" w:type="dxa"/>
            <w:tcBorders>
              <w:bottom w:val="single" w:sz="12" w:space="0" w:color="auto"/>
            </w:tcBorders>
            <w:vAlign w:val="center"/>
          </w:tcPr>
          <w:p w14:paraId="43092D4E" w14:textId="7B9689EE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2.4</w:t>
            </w:r>
          </w:p>
        </w:tc>
        <w:tc>
          <w:tcPr>
            <w:tcW w:w="2394" w:type="dxa"/>
            <w:tcBorders>
              <w:bottom w:val="single" w:sz="12" w:space="0" w:color="auto"/>
            </w:tcBorders>
            <w:vAlign w:val="center"/>
          </w:tcPr>
          <w:p w14:paraId="521BD7DC" w14:textId="4C1AF8B7" w:rsidR="00DC6935" w:rsidRPr="00370BD0" w:rsidRDefault="00DC6935" w:rsidP="00DE3F1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DE3F14" w:rsidRPr="00370BD0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</w:tr>
      <w:tr w:rsidR="00FC6FDB" w:rsidRPr="00370BD0" w14:paraId="60D8A829" w14:textId="77777777" w:rsidTr="00FC6FDB">
        <w:trPr>
          <w:trHeight w:val="375"/>
        </w:trPr>
        <w:tc>
          <w:tcPr>
            <w:tcW w:w="8640" w:type="dxa"/>
            <w:gridSpan w:val="4"/>
            <w:tcBorders>
              <w:top w:val="single" w:sz="12" w:space="0" w:color="auto"/>
            </w:tcBorders>
            <w:vAlign w:val="center"/>
          </w:tcPr>
          <w:p w14:paraId="7C082DF9" w14:textId="762FCEF5" w:rsidR="00FC6FDB" w:rsidRPr="00370BD0" w:rsidRDefault="00FC6FDB" w:rsidP="00FC6FDB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S/C, signal-to-cutoff ratio.</w:t>
            </w:r>
          </w:p>
        </w:tc>
      </w:tr>
    </w:tbl>
    <w:p w14:paraId="51C1D62B" w14:textId="77777777" w:rsidR="00DC6935" w:rsidRPr="00370BD0" w:rsidRDefault="00DC6935" w:rsidP="00CF5334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</w:p>
    <w:p w14:paraId="185E78E8" w14:textId="60792FA2" w:rsidR="00CF5334" w:rsidRPr="00370BD0" w:rsidRDefault="00CF5334" w:rsidP="00CF5334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B51129A" w14:textId="459B198B" w:rsidR="00CF5334" w:rsidRPr="00370BD0" w:rsidRDefault="00CF5334" w:rsidP="00CF5334">
      <w:pPr>
        <w:pStyle w:val="ListParagraph"/>
        <w:spacing w:after="0" w:line="48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t>Supplemental Table 3:</w:t>
      </w:r>
      <w:r w:rsidRPr="00370BD0">
        <w:rPr>
          <w:rFonts w:ascii="Times New Roman" w:hAnsi="Times New Roman" w:cs="Times New Roman"/>
          <w:sz w:val="24"/>
          <w:szCs w:val="24"/>
        </w:rPr>
        <w:t xml:space="preserve"> Clinical performance of the prototype SARS-CoV-2 antigen ARCHITECT immunoassay compared to the Roche </w:t>
      </w:r>
      <w:proofErr w:type="spellStart"/>
      <w:r w:rsidRPr="00370BD0">
        <w:rPr>
          <w:rFonts w:ascii="Times New Roman" w:hAnsi="Times New Roman" w:cs="Times New Roman"/>
          <w:sz w:val="24"/>
          <w:szCs w:val="24"/>
        </w:rPr>
        <w:t>Elecsys</w:t>
      </w:r>
      <w:proofErr w:type="spellEnd"/>
      <w:r w:rsidRPr="00370BD0">
        <w:rPr>
          <w:rFonts w:ascii="Times New Roman" w:hAnsi="Times New Roman" w:cs="Times New Roman"/>
          <w:sz w:val="24"/>
          <w:szCs w:val="24"/>
        </w:rPr>
        <w:t xml:space="preserve"> </w:t>
      </w:r>
      <w:r w:rsidR="00B10D48" w:rsidRPr="00370BD0">
        <w:rPr>
          <w:rFonts w:ascii="Times New Roman" w:hAnsi="Times New Roman" w:cs="Times New Roman"/>
          <w:sz w:val="24"/>
          <w:szCs w:val="24"/>
        </w:rPr>
        <w:t xml:space="preserve">SARS-CoV-2 Ag immunoassay </w:t>
      </w:r>
      <w:r w:rsidRPr="00370BD0">
        <w:rPr>
          <w:rFonts w:ascii="Times New Roman" w:hAnsi="Times New Roman" w:cs="Times New Roman"/>
          <w:sz w:val="24"/>
          <w:szCs w:val="24"/>
        </w:rPr>
        <w:t>for nasopharyngeal specimens</w:t>
      </w:r>
      <w:r w:rsidR="001D1261" w:rsidRPr="00370BD0">
        <w:rPr>
          <w:rFonts w:ascii="Times New Roman" w:hAnsi="Times New Roman" w:cs="Times New Roman"/>
          <w:sz w:val="24"/>
          <w:szCs w:val="24"/>
        </w:rPr>
        <w:t xml:space="preserve"> (see also Figure 3)</w:t>
      </w:r>
      <w:r w:rsidRPr="00370BD0">
        <w:rPr>
          <w:rFonts w:ascii="Times New Roman" w:hAnsi="Times New Roman" w:cs="Times New Roman"/>
          <w:sz w:val="24"/>
          <w:szCs w:val="24"/>
        </w:rPr>
        <w:t xml:space="preserve"> </w:t>
      </w:r>
      <w:r w:rsidRPr="00370BD0">
        <w:rPr>
          <w:rFonts w:ascii="Times New Roman" w:hAnsi="Times New Roman" w:cs="Times New Roman"/>
          <w:sz w:val="24"/>
          <w:szCs w:val="24"/>
        </w:rPr>
        <w:fldChar w:fldCharType="begin"/>
      </w:r>
      <w:r w:rsidR="000D010F" w:rsidRPr="00370BD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1&lt;/RecNum&gt;&lt;DisplayText&gt;[7]&lt;/DisplayText&gt;&lt;record&gt;&lt;rec-number&gt;1&lt;/rec-number&gt;&lt;foreign-keys&gt;&lt;key app="EN" db-id="apssxf9dk2sztkexdf25dxf7f90vpp22z9ap" timestamp="1655427068"&gt;1&lt;/key&gt;&lt;/foreign-keys&gt;&lt;ref-type name="Journal Article"&gt;17&lt;/ref-type&gt;&lt;contributors&gt;&lt;/contributors&gt;&lt;titles&gt;&lt;title&gt;&lt;style face="normal" font="default" size="100%"&gt;Elecsys&lt;/style&gt;&lt;style face="superscript" font="default" size="100%"&gt;®&lt;/style&gt;&lt;style face="normal" font="default" size="100%"&gt; SARS-CoV-2 antigen immunoassay [instructions for use]. Roche Diagnostics; 2021.&lt;/style&gt;&lt;/title&gt;&lt;/titles&gt;&lt;dates&gt;&lt;/dates&gt;&lt;urls&gt;&lt;/urls&gt;&lt;/record&gt;&lt;/Cite&gt;&lt;/EndNote&gt;</w:instrText>
      </w:r>
      <w:r w:rsidRPr="00370BD0">
        <w:rPr>
          <w:rFonts w:ascii="Times New Roman" w:hAnsi="Times New Roman" w:cs="Times New Roman"/>
          <w:sz w:val="24"/>
          <w:szCs w:val="24"/>
        </w:rPr>
        <w:fldChar w:fldCharType="separate"/>
      </w:r>
      <w:r w:rsidRPr="00370BD0">
        <w:rPr>
          <w:rFonts w:ascii="Times New Roman" w:hAnsi="Times New Roman" w:cs="Times New Roman"/>
          <w:noProof/>
          <w:sz w:val="24"/>
          <w:szCs w:val="24"/>
        </w:rPr>
        <w:t>[7]</w:t>
      </w:r>
      <w:r w:rsidRPr="00370BD0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577"/>
        <w:gridCol w:w="1166"/>
        <w:gridCol w:w="1243"/>
        <w:gridCol w:w="1166"/>
        <w:gridCol w:w="1243"/>
        <w:gridCol w:w="730"/>
        <w:gridCol w:w="1056"/>
        <w:gridCol w:w="1243"/>
      </w:tblGrid>
      <w:tr w:rsidR="00CF5334" w:rsidRPr="00370BD0" w14:paraId="6FFC120C" w14:textId="77777777" w:rsidTr="00967824">
        <w:tc>
          <w:tcPr>
            <w:tcW w:w="617" w:type="dxa"/>
            <w:tcBorders>
              <w:top w:val="single" w:sz="12" w:space="0" w:color="auto"/>
              <w:bottom w:val="nil"/>
            </w:tcBorders>
            <w:vAlign w:val="center"/>
          </w:tcPr>
          <w:p w14:paraId="7043923B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77" w:type="dxa"/>
            <w:gridSpan w:val="5"/>
            <w:tcBorders>
              <w:top w:val="single" w:sz="12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14:paraId="6B4DDE0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Abbott ARCHITECT</w:t>
            </w:r>
          </w:p>
        </w:tc>
        <w:tc>
          <w:tcPr>
            <w:tcW w:w="3156" w:type="dxa"/>
            <w:gridSpan w:val="3"/>
            <w:tcBorders>
              <w:top w:val="single" w:sz="12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254C022C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 xml:space="preserve">Roche </w:t>
            </w:r>
            <w:proofErr w:type="spellStart"/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Elecsys</w:t>
            </w:r>
            <w:proofErr w:type="spellEnd"/>
          </w:p>
        </w:tc>
      </w:tr>
      <w:tr w:rsidR="00CF5334" w:rsidRPr="00370BD0" w14:paraId="110D3975" w14:textId="77777777" w:rsidTr="00967824">
        <w:tc>
          <w:tcPr>
            <w:tcW w:w="617" w:type="dxa"/>
            <w:tcBorders>
              <w:top w:val="nil"/>
              <w:bottom w:val="single" w:sz="8" w:space="0" w:color="auto"/>
            </w:tcBorders>
            <w:vAlign w:val="center"/>
          </w:tcPr>
          <w:p w14:paraId="344D3BD0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1FC724F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99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CB9E8B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Instrument 1</w:t>
            </w:r>
          </w:p>
        </w:tc>
        <w:tc>
          <w:tcPr>
            <w:tcW w:w="2499" w:type="dxa"/>
            <w:gridSpan w:val="2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14:paraId="232167CF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Instrument 2</w:t>
            </w:r>
          </w:p>
        </w:tc>
        <w:tc>
          <w:tcPr>
            <w:tcW w:w="3156" w:type="dxa"/>
            <w:gridSpan w:val="3"/>
            <w:tcBorders>
              <w:top w:val="single" w:sz="8" w:space="0" w:color="auto"/>
              <w:left w:val="single" w:sz="4" w:space="0" w:color="auto"/>
              <w:bottom w:val="single" w:sz="8" w:space="0" w:color="auto"/>
            </w:tcBorders>
            <w:vAlign w:val="center"/>
          </w:tcPr>
          <w:p w14:paraId="539833EF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Cobas</w:t>
            </w:r>
          </w:p>
        </w:tc>
      </w:tr>
      <w:tr w:rsidR="00CF5334" w:rsidRPr="00370BD0" w14:paraId="50FD3033" w14:textId="77777777" w:rsidTr="00967824">
        <w:tc>
          <w:tcPr>
            <w:tcW w:w="617" w:type="dxa"/>
            <w:tcBorders>
              <w:top w:val="single" w:sz="8" w:space="0" w:color="auto"/>
            </w:tcBorders>
            <w:vAlign w:val="center"/>
          </w:tcPr>
          <w:p w14:paraId="43620AFB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Ct</w:t>
            </w:r>
          </w:p>
        </w:tc>
        <w:tc>
          <w:tcPr>
            <w:tcW w:w="579" w:type="dxa"/>
            <w:tcBorders>
              <w:top w:val="single" w:sz="8" w:space="0" w:color="auto"/>
            </w:tcBorders>
            <w:vAlign w:val="center"/>
          </w:tcPr>
          <w:p w14:paraId="234C11FB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256" w:type="dxa"/>
            <w:tcBorders>
              <w:top w:val="single" w:sz="8" w:space="0" w:color="auto"/>
            </w:tcBorders>
            <w:vAlign w:val="center"/>
          </w:tcPr>
          <w:p w14:paraId="385A9902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Reactive (n)</w:t>
            </w:r>
          </w:p>
        </w:tc>
        <w:tc>
          <w:tcPr>
            <w:tcW w:w="1243" w:type="dxa"/>
            <w:tcBorders>
              <w:top w:val="single" w:sz="8" w:space="0" w:color="auto"/>
            </w:tcBorders>
            <w:vAlign w:val="center"/>
          </w:tcPr>
          <w:p w14:paraId="06ACBEDE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Sensitivity (%)</w:t>
            </w:r>
          </w:p>
        </w:tc>
        <w:tc>
          <w:tcPr>
            <w:tcW w:w="1256" w:type="dxa"/>
            <w:tcBorders>
              <w:top w:val="single" w:sz="8" w:space="0" w:color="auto"/>
            </w:tcBorders>
            <w:vAlign w:val="center"/>
          </w:tcPr>
          <w:p w14:paraId="2C22F5A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Reactive (n)</w:t>
            </w:r>
          </w:p>
        </w:tc>
        <w:tc>
          <w:tcPr>
            <w:tcW w:w="1243" w:type="dxa"/>
            <w:tcBorders>
              <w:top w:val="single" w:sz="8" w:space="0" w:color="auto"/>
              <w:right w:val="single" w:sz="4" w:space="0" w:color="auto"/>
            </w:tcBorders>
            <w:vAlign w:val="center"/>
          </w:tcPr>
          <w:p w14:paraId="543711E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Sensitivity (%)</w:t>
            </w:r>
          </w:p>
        </w:tc>
        <w:tc>
          <w:tcPr>
            <w:tcW w:w="857" w:type="dxa"/>
            <w:tcBorders>
              <w:top w:val="single" w:sz="8" w:space="0" w:color="auto"/>
              <w:left w:val="single" w:sz="4" w:space="0" w:color="auto"/>
            </w:tcBorders>
            <w:vAlign w:val="center"/>
          </w:tcPr>
          <w:p w14:paraId="5FB6F65A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056" w:type="dxa"/>
            <w:tcBorders>
              <w:top w:val="single" w:sz="8" w:space="0" w:color="auto"/>
            </w:tcBorders>
            <w:vAlign w:val="center"/>
          </w:tcPr>
          <w:p w14:paraId="0915CB5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Reactive (n)</w:t>
            </w:r>
          </w:p>
        </w:tc>
        <w:tc>
          <w:tcPr>
            <w:tcW w:w="1243" w:type="dxa"/>
            <w:tcBorders>
              <w:top w:val="single" w:sz="8" w:space="0" w:color="auto"/>
            </w:tcBorders>
            <w:vAlign w:val="center"/>
          </w:tcPr>
          <w:p w14:paraId="2425962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Sensitivity (%)</w:t>
            </w:r>
          </w:p>
        </w:tc>
      </w:tr>
      <w:tr w:rsidR="00CF5334" w:rsidRPr="00370BD0" w14:paraId="04E1E6B1" w14:textId="77777777" w:rsidTr="00967824">
        <w:tc>
          <w:tcPr>
            <w:tcW w:w="617" w:type="dxa"/>
            <w:vAlign w:val="center"/>
          </w:tcPr>
          <w:p w14:paraId="1C2F07EB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26</w:t>
            </w:r>
          </w:p>
        </w:tc>
        <w:tc>
          <w:tcPr>
            <w:tcW w:w="579" w:type="dxa"/>
            <w:vAlign w:val="center"/>
          </w:tcPr>
          <w:p w14:paraId="534F91B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1256" w:type="dxa"/>
            <w:vAlign w:val="center"/>
          </w:tcPr>
          <w:p w14:paraId="2E96276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  <w:tc>
          <w:tcPr>
            <w:tcW w:w="1243" w:type="dxa"/>
            <w:vAlign w:val="center"/>
          </w:tcPr>
          <w:p w14:paraId="5172289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8.86</w:t>
            </w:r>
          </w:p>
        </w:tc>
        <w:tc>
          <w:tcPr>
            <w:tcW w:w="1256" w:type="dxa"/>
            <w:vAlign w:val="center"/>
          </w:tcPr>
          <w:p w14:paraId="238B9C4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3DF6C920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8.86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3F8EA41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1056" w:type="dxa"/>
            <w:vAlign w:val="center"/>
          </w:tcPr>
          <w:p w14:paraId="5E3A13E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1243" w:type="dxa"/>
            <w:vAlign w:val="center"/>
          </w:tcPr>
          <w:p w14:paraId="751A169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0.00</w:t>
            </w:r>
          </w:p>
        </w:tc>
      </w:tr>
      <w:tr w:rsidR="00CF5334" w:rsidRPr="00370BD0" w14:paraId="1BDA9E7D" w14:textId="77777777" w:rsidTr="00967824">
        <w:tc>
          <w:tcPr>
            <w:tcW w:w="617" w:type="dxa"/>
            <w:vAlign w:val="center"/>
          </w:tcPr>
          <w:p w14:paraId="695BD88F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27</w:t>
            </w:r>
          </w:p>
        </w:tc>
        <w:tc>
          <w:tcPr>
            <w:tcW w:w="579" w:type="dxa"/>
            <w:vAlign w:val="center"/>
          </w:tcPr>
          <w:p w14:paraId="038FD200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1256" w:type="dxa"/>
            <w:vAlign w:val="center"/>
          </w:tcPr>
          <w:p w14:paraId="3F77FAA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1243" w:type="dxa"/>
            <w:vAlign w:val="center"/>
          </w:tcPr>
          <w:p w14:paraId="78D6C7E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8.89</w:t>
            </w:r>
          </w:p>
        </w:tc>
        <w:tc>
          <w:tcPr>
            <w:tcW w:w="1256" w:type="dxa"/>
            <w:vAlign w:val="center"/>
          </w:tcPr>
          <w:p w14:paraId="62BFEBD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77C6975A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8.89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18A93D2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78</w:t>
            </w:r>
          </w:p>
        </w:tc>
        <w:tc>
          <w:tcPr>
            <w:tcW w:w="1056" w:type="dxa"/>
            <w:vAlign w:val="center"/>
          </w:tcPr>
          <w:p w14:paraId="2F9BB28C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77</w:t>
            </w:r>
          </w:p>
        </w:tc>
        <w:tc>
          <w:tcPr>
            <w:tcW w:w="1243" w:type="dxa"/>
            <w:vAlign w:val="center"/>
          </w:tcPr>
          <w:p w14:paraId="031D733D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9.40</w:t>
            </w:r>
          </w:p>
        </w:tc>
      </w:tr>
      <w:tr w:rsidR="00CF5334" w:rsidRPr="00370BD0" w14:paraId="734CCDFB" w14:textId="77777777" w:rsidTr="00967824">
        <w:tc>
          <w:tcPr>
            <w:tcW w:w="617" w:type="dxa"/>
            <w:vAlign w:val="center"/>
          </w:tcPr>
          <w:p w14:paraId="2CFEE526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28</w:t>
            </w:r>
          </w:p>
        </w:tc>
        <w:tc>
          <w:tcPr>
            <w:tcW w:w="579" w:type="dxa"/>
            <w:vAlign w:val="center"/>
          </w:tcPr>
          <w:p w14:paraId="49A9B513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256" w:type="dxa"/>
            <w:vAlign w:val="center"/>
          </w:tcPr>
          <w:p w14:paraId="0E9484AE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1243" w:type="dxa"/>
            <w:vAlign w:val="center"/>
          </w:tcPr>
          <w:p w14:paraId="72B2B47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6.00</w:t>
            </w:r>
          </w:p>
        </w:tc>
        <w:tc>
          <w:tcPr>
            <w:tcW w:w="1256" w:type="dxa"/>
            <w:vAlign w:val="center"/>
          </w:tcPr>
          <w:p w14:paraId="4CC22E5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5078BC36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5.00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42D9401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056" w:type="dxa"/>
            <w:vAlign w:val="center"/>
          </w:tcPr>
          <w:p w14:paraId="237C1EA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</w:p>
        </w:tc>
        <w:tc>
          <w:tcPr>
            <w:tcW w:w="1243" w:type="dxa"/>
            <w:vAlign w:val="center"/>
          </w:tcPr>
          <w:p w14:paraId="6BB0A8E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7.90</w:t>
            </w:r>
          </w:p>
        </w:tc>
      </w:tr>
      <w:tr w:rsidR="00CF5334" w:rsidRPr="00370BD0" w14:paraId="67188417" w14:textId="77777777" w:rsidTr="00967824">
        <w:tc>
          <w:tcPr>
            <w:tcW w:w="617" w:type="dxa"/>
            <w:vAlign w:val="center"/>
          </w:tcPr>
          <w:p w14:paraId="6487003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29</w:t>
            </w:r>
          </w:p>
        </w:tc>
        <w:tc>
          <w:tcPr>
            <w:tcW w:w="579" w:type="dxa"/>
            <w:vAlign w:val="center"/>
          </w:tcPr>
          <w:p w14:paraId="2A1FCBFE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  <w:tc>
          <w:tcPr>
            <w:tcW w:w="1256" w:type="dxa"/>
            <w:vAlign w:val="center"/>
          </w:tcPr>
          <w:p w14:paraId="20E1A7D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243" w:type="dxa"/>
            <w:vAlign w:val="center"/>
          </w:tcPr>
          <w:p w14:paraId="0BF0B16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6.26</w:t>
            </w:r>
          </w:p>
        </w:tc>
        <w:tc>
          <w:tcPr>
            <w:tcW w:w="1256" w:type="dxa"/>
            <w:vAlign w:val="center"/>
          </w:tcPr>
          <w:p w14:paraId="2BD2B58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4D89DDB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4.39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3D0BBD1A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04</w:t>
            </w:r>
          </w:p>
        </w:tc>
        <w:tc>
          <w:tcPr>
            <w:tcW w:w="1056" w:type="dxa"/>
            <w:vAlign w:val="center"/>
          </w:tcPr>
          <w:p w14:paraId="06625F72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98</w:t>
            </w:r>
          </w:p>
        </w:tc>
        <w:tc>
          <w:tcPr>
            <w:tcW w:w="1243" w:type="dxa"/>
            <w:vAlign w:val="center"/>
          </w:tcPr>
          <w:p w14:paraId="06F4597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7.10</w:t>
            </w:r>
          </w:p>
        </w:tc>
      </w:tr>
      <w:tr w:rsidR="00CF5334" w:rsidRPr="00370BD0" w14:paraId="26298602" w14:textId="77777777" w:rsidTr="00967824">
        <w:tc>
          <w:tcPr>
            <w:tcW w:w="617" w:type="dxa"/>
            <w:vAlign w:val="center"/>
          </w:tcPr>
          <w:p w14:paraId="3290551A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30</w:t>
            </w:r>
          </w:p>
        </w:tc>
        <w:tc>
          <w:tcPr>
            <w:tcW w:w="579" w:type="dxa"/>
            <w:vAlign w:val="center"/>
          </w:tcPr>
          <w:p w14:paraId="661D8BC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  <w:tc>
          <w:tcPr>
            <w:tcW w:w="1256" w:type="dxa"/>
            <w:vAlign w:val="center"/>
          </w:tcPr>
          <w:p w14:paraId="168745A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  <w:tc>
          <w:tcPr>
            <w:tcW w:w="1243" w:type="dxa"/>
            <w:vAlign w:val="center"/>
          </w:tcPr>
          <w:p w14:paraId="5E86F526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3.81</w:t>
            </w:r>
          </w:p>
        </w:tc>
        <w:tc>
          <w:tcPr>
            <w:tcW w:w="1256" w:type="dxa"/>
            <w:vAlign w:val="center"/>
          </w:tcPr>
          <w:p w14:paraId="7A778D7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577B063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1.15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25A9584C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26</w:t>
            </w:r>
          </w:p>
        </w:tc>
        <w:tc>
          <w:tcPr>
            <w:tcW w:w="1056" w:type="dxa"/>
            <w:vAlign w:val="center"/>
          </w:tcPr>
          <w:p w14:paraId="6CAD34EC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09</w:t>
            </w:r>
          </w:p>
        </w:tc>
        <w:tc>
          <w:tcPr>
            <w:tcW w:w="1243" w:type="dxa"/>
            <w:vAlign w:val="center"/>
          </w:tcPr>
          <w:p w14:paraId="4BD42F5B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2.50</w:t>
            </w:r>
          </w:p>
        </w:tc>
      </w:tr>
      <w:tr w:rsidR="00CF5334" w:rsidRPr="00370BD0" w14:paraId="1B5CBD5D" w14:textId="77777777" w:rsidTr="00967824">
        <w:tc>
          <w:tcPr>
            <w:tcW w:w="617" w:type="dxa"/>
            <w:vAlign w:val="center"/>
          </w:tcPr>
          <w:p w14:paraId="2206CD4D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31</w:t>
            </w:r>
          </w:p>
        </w:tc>
        <w:tc>
          <w:tcPr>
            <w:tcW w:w="579" w:type="dxa"/>
            <w:vAlign w:val="center"/>
          </w:tcPr>
          <w:p w14:paraId="79FEBCE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19</w:t>
            </w:r>
          </w:p>
        </w:tc>
        <w:tc>
          <w:tcPr>
            <w:tcW w:w="1256" w:type="dxa"/>
            <w:vAlign w:val="center"/>
          </w:tcPr>
          <w:p w14:paraId="3CA1605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  <w:tc>
          <w:tcPr>
            <w:tcW w:w="1243" w:type="dxa"/>
            <w:vAlign w:val="center"/>
          </w:tcPr>
          <w:p w14:paraId="15F946C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9.92</w:t>
            </w:r>
          </w:p>
        </w:tc>
        <w:tc>
          <w:tcPr>
            <w:tcW w:w="1256" w:type="dxa"/>
            <w:vAlign w:val="center"/>
          </w:tcPr>
          <w:p w14:paraId="171C954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3E97E152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7.40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63ABCB6C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43</w:t>
            </w:r>
          </w:p>
        </w:tc>
        <w:tc>
          <w:tcPr>
            <w:tcW w:w="1056" w:type="dxa"/>
            <w:vAlign w:val="center"/>
          </w:tcPr>
          <w:p w14:paraId="50A7D6C2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21</w:t>
            </w:r>
          </w:p>
        </w:tc>
        <w:tc>
          <w:tcPr>
            <w:tcW w:w="1243" w:type="dxa"/>
            <w:vAlign w:val="center"/>
          </w:tcPr>
          <w:p w14:paraId="51E6B93A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90.90</w:t>
            </w:r>
          </w:p>
        </w:tc>
      </w:tr>
      <w:tr w:rsidR="00CF5334" w:rsidRPr="00370BD0" w14:paraId="34CA5CD8" w14:textId="77777777" w:rsidTr="00967824">
        <w:tc>
          <w:tcPr>
            <w:tcW w:w="617" w:type="dxa"/>
            <w:vAlign w:val="center"/>
          </w:tcPr>
          <w:p w14:paraId="4FD963B6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32</w:t>
            </w:r>
          </w:p>
        </w:tc>
        <w:tc>
          <w:tcPr>
            <w:tcW w:w="579" w:type="dxa"/>
            <w:vAlign w:val="center"/>
          </w:tcPr>
          <w:p w14:paraId="61D32F8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  <w:tc>
          <w:tcPr>
            <w:tcW w:w="1256" w:type="dxa"/>
            <w:vAlign w:val="center"/>
          </w:tcPr>
          <w:p w14:paraId="7DD35C4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1243" w:type="dxa"/>
            <w:vAlign w:val="center"/>
          </w:tcPr>
          <w:p w14:paraId="30872060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6.40</w:t>
            </w:r>
          </w:p>
        </w:tc>
        <w:tc>
          <w:tcPr>
            <w:tcW w:w="1256" w:type="dxa"/>
            <w:vAlign w:val="center"/>
          </w:tcPr>
          <w:p w14:paraId="4AF1D8F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3B1D709F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4.00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7376450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58</w:t>
            </w:r>
          </w:p>
        </w:tc>
        <w:tc>
          <w:tcPr>
            <w:tcW w:w="1056" w:type="dxa"/>
            <w:vAlign w:val="center"/>
          </w:tcPr>
          <w:p w14:paraId="1B42D90A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</w:p>
        </w:tc>
        <w:tc>
          <w:tcPr>
            <w:tcW w:w="1243" w:type="dxa"/>
            <w:vAlign w:val="center"/>
          </w:tcPr>
          <w:p w14:paraId="6E8D10CC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6.80</w:t>
            </w:r>
          </w:p>
        </w:tc>
      </w:tr>
      <w:tr w:rsidR="00CF5334" w:rsidRPr="00370BD0" w14:paraId="488AC527" w14:textId="77777777" w:rsidTr="00967824">
        <w:tc>
          <w:tcPr>
            <w:tcW w:w="617" w:type="dxa"/>
            <w:vAlign w:val="center"/>
          </w:tcPr>
          <w:p w14:paraId="52589253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33</w:t>
            </w:r>
          </w:p>
        </w:tc>
        <w:tc>
          <w:tcPr>
            <w:tcW w:w="579" w:type="dxa"/>
            <w:vAlign w:val="center"/>
          </w:tcPr>
          <w:p w14:paraId="2AF25B6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27</w:t>
            </w:r>
          </w:p>
        </w:tc>
        <w:tc>
          <w:tcPr>
            <w:tcW w:w="1256" w:type="dxa"/>
            <w:vAlign w:val="center"/>
          </w:tcPr>
          <w:p w14:paraId="2EA99C2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1243" w:type="dxa"/>
            <w:vAlign w:val="center"/>
          </w:tcPr>
          <w:p w14:paraId="3BD7F87B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5.04</w:t>
            </w:r>
          </w:p>
        </w:tc>
        <w:tc>
          <w:tcPr>
            <w:tcW w:w="1256" w:type="dxa"/>
            <w:vAlign w:val="center"/>
          </w:tcPr>
          <w:p w14:paraId="676453A2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0EE95C9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2.68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29921EE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70</w:t>
            </w:r>
          </w:p>
        </w:tc>
        <w:tc>
          <w:tcPr>
            <w:tcW w:w="1056" w:type="dxa"/>
            <w:vAlign w:val="center"/>
          </w:tcPr>
          <w:p w14:paraId="65B7EB5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29</w:t>
            </w:r>
          </w:p>
        </w:tc>
        <w:tc>
          <w:tcPr>
            <w:tcW w:w="1243" w:type="dxa"/>
            <w:vAlign w:val="center"/>
          </w:tcPr>
          <w:p w14:paraId="5BCC52A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4.80</w:t>
            </w:r>
          </w:p>
        </w:tc>
      </w:tr>
      <w:tr w:rsidR="00CF5334" w:rsidRPr="00370BD0" w14:paraId="2304201A" w14:textId="77777777" w:rsidTr="00967824">
        <w:tc>
          <w:tcPr>
            <w:tcW w:w="617" w:type="dxa"/>
            <w:vAlign w:val="center"/>
          </w:tcPr>
          <w:p w14:paraId="0EBA3AC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34</w:t>
            </w:r>
          </w:p>
        </w:tc>
        <w:tc>
          <w:tcPr>
            <w:tcW w:w="579" w:type="dxa"/>
            <w:vAlign w:val="center"/>
          </w:tcPr>
          <w:p w14:paraId="196D43A0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31</w:t>
            </w:r>
          </w:p>
        </w:tc>
        <w:tc>
          <w:tcPr>
            <w:tcW w:w="1256" w:type="dxa"/>
            <w:vAlign w:val="center"/>
          </w:tcPr>
          <w:p w14:paraId="0FC8237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1243" w:type="dxa"/>
            <w:vAlign w:val="center"/>
          </w:tcPr>
          <w:p w14:paraId="0C05A45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2.44</w:t>
            </w:r>
          </w:p>
        </w:tc>
        <w:tc>
          <w:tcPr>
            <w:tcW w:w="1256" w:type="dxa"/>
            <w:vAlign w:val="center"/>
          </w:tcPr>
          <w:p w14:paraId="4F7E46BE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1243" w:type="dxa"/>
            <w:tcBorders>
              <w:right w:val="single" w:sz="4" w:space="0" w:color="auto"/>
            </w:tcBorders>
            <w:vAlign w:val="center"/>
          </w:tcPr>
          <w:p w14:paraId="3A6CB626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0.15</w:t>
            </w:r>
          </w:p>
        </w:tc>
        <w:tc>
          <w:tcPr>
            <w:tcW w:w="857" w:type="dxa"/>
            <w:tcBorders>
              <w:left w:val="single" w:sz="4" w:space="0" w:color="auto"/>
            </w:tcBorders>
            <w:vAlign w:val="center"/>
          </w:tcPr>
          <w:p w14:paraId="7794A273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88</w:t>
            </w:r>
          </w:p>
        </w:tc>
        <w:tc>
          <w:tcPr>
            <w:tcW w:w="1056" w:type="dxa"/>
            <w:vAlign w:val="center"/>
          </w:tcPr>
          <w:p w14:paraId="1C28FD0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34</w:t>
            </w:r>
          </w:p>
        </w:tc>
        <w:tc>
          <w:tcPr>
            <w:tcW w:w="1243" w:type="dxa"/>
            <w:vAlign w:val="center"/>
          </w:tcPr>
          <w:p w14:paraId="6B7FDB12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81.30</w:t>
            </w:r>
          </w:p>
        </w:tc>
      </w:tr>
      <w:tr w:rsidR="00CF5334" w:rsidRPr="00370BD0" w14:paraId="3B6172CE" w14:textId="77777777" w:rsidTr="00967824">
        <w:tc>
          <w:tcPr>
            <w:tcW w:w="617" w:type="dxa"/>
            <w:tcBorders>
              <w:bottom w:val="single" w:sz="4" w:space="0" w:color="auto"/>
            </w:tcBorders>
            <w:vAlign w:val="center"/>
          </w:tcPr>
          <w:p w14:paraId="705041E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&lt;35</w:t>
            </w:r>
          </w:p>
        </w:tc>
        <w:tc>
          <w:tcPr>
            <w:tcW w:w="579" w:type="dxa"/>
            <w:tcBorders>
              <w:bottom w:val="single" w:sz="4" w:space="0" w:color="auto"/>
            </w:tcBorders>
            <w:vAlign w:val="center"/>
          </w:tcPr>
          <w:p w14:paraId="51FD77E3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  <w:tc>
          <w:tcPr>
            <w:tcW w:w="1256" w:type="dxa"/>
            <w:tcBorders>
              <w:bottom w:val="single" w:sz="4" w:space="0" w:color="auto"/>
            </w:tcBorders>
            <w:vAlign w:val="center"/>
          </w:tcPr>
          <w:p w14:paraId="03ED1D3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vAlign w:val="center"/>
          </w:tcPr>
          <w:p w14:paraId="3A86104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6.76</w:t>
            </w:r>
          </w:p>
        </w:tc>
        <w:tc>
          <w:tcPr>
            <w:tcW w:w="1256" w:type="dxa"/>
            <w:tcBorders>
              <w:bottom w:val="single" w:sz="4" w:space="0" w:color="auto"/>
            </w:tcBorders>
            <w:vAlign w:val="center"/>
          </w:tcPr>
          <w:p w14:paraId="442B836E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  <w:tc>
          <w:tcPr>
            <w:tcW w:w="1243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45DF4AB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4.65</w:t>
            </w:r>
          </w:p>
        </w:tc>
        <w:tc>
          <w:tcPr>
            <w:tcW w:w="857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3380189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308</w:t>
            </w:r>
          </w:p>
        </w:tc>
        <w:tc>
          <w:tcPr>
            <w:tcW w:w="1056" w:type="dxa"/>
            <w:tcBorders>
              <w:bottom w:val="single" w:sz="4" w:space="0" w:color="auto"/>
            </w:tcBorders>
            <w:vAlign w:val="center"/>
          </w:tcPr>
          <w:p w14:paraId="543B415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35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vAlign w:val="center"/>
          </w:tcPr>
          <w:p w14:paraId="0046E8E6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6.30</w:t>
            </w:r>
          </w:p>
        </w:tc>
      </w:tr>
      <w:tr w:rsidR="00CF5334" w:rsidRPr="00370BD0" w14:paraId="0C9E764A" w14:textId="77777777" w:rsidTr="00967824">
        <w:tc>
          <w:tcPr>
            <w:tcW w:w="617" w:type="dxa"/>
            <w:tcBorders>
              <w:bottom w:val="single" w:sz="12" w:space="0" w:color="auto"/>
            </w:tcBorders>
            <w:vAlign w:val="center"/>
          </w:tcPr>
          <w:p w14:paraId="247E2BF8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Overall</w:t>
            </w:r>
          </w:p>
        </w:tc>
        <w:tc>
          <w:tcPr>
            <w:tcW w:w="579" w:type="dxa"/>
            <w:tcBorders>
              <w:bottom w:val="single" w:sz="12" w:space="0" w:color="auto"/>
            </w:tcBorders>
            <w:vAlign w:val="center"/>
          </w:tcPr>
          <w:p w14:paraId="176996DF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1256" w:type="dxa"/>
            <w:tcBorders>
              <w:bottom w:val="single" w:sz="12" w:space="0" w:color="auto"/>
            </w:tcBorders>
            <w:vAlign w:val="center"/>
          </w:tcPr>
          <w:p w14:paraId="48CDB151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  <w:tc>
          <w:tcPr>
            <w:tcW w:w="1243" w:type="dxa"/>
            <w:tcBorders>
              <w:bottom w:val="single" w:sz="12" w:space="0" w:color="auto"/>
            </w:tcBorders>
            <w:vAlign w:val="center"/>
          </w:tcPr>
          <w:p w14:paraId="16185522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2.67</w:t>
            </w:r>
          </w:p>
        </w:tc>
        <w:tc>
          <w:tcPr>
            <w:tcW w:w="1256" w:type="dxa"/>
            <w:tcBorders>
              <w:bottom w:val="single" w:sz="12" w:space="0" w:color="auto"/>
            </w:tcBorders>
            <w:vAlign w:val="center"/>
          </w:tcPr>
          <w:p w14:paraId="3E86B1A0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  <w:tc>
          <w:tcPr>
            <w:tcW w:w="1243" w:type="dxa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50590A69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70.67</w:t>
            </w:r>
          </w:p>
        </w:tc>
        <w:tc>
          <w:tcPr>
            <w:tcW w:w="857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02F13C55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390</w:t>
            </w:r>
          </w:p>
        </w:tc>
        <w:tc>
          <w:tcPr>
            <w:tcW w:w="1056" w:type="dxa"/>
            <w:tcBorders>
              <w:bottom w:val="single" w:sz="12" w:space="0" w:color="auto"/>
            </w:tcBorders>
            <w:vAlign w:val="center"/>
          </w:tcPr>
          <w:p w14:paraId="7BA448B7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236</w:t>
            </w:r>
          </w:p>
        </w:tc>
        <w:tc>
          <w:tcPr>
            <w:tcW w:w="1243" w:type="dxa"/>
            <w:tcBorders>
              <w:bottom w:val="single" w:sz="12" w:space="0" w:color="auto"/>
            </w:tcBorders>
            <w:vAlign w:val="center"/>
          </w:tcPr>
          <w:p w14:paraId="68868B64" w14:textId="77777777" w:rsidR="00CF5334" w:rsidRPr="00370BD0" w:rsidRDefault="00CF5334" w:rsidP="0096782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BD0">
              <w:rPr>
                <w:rFonts w:ascii="Times New Roman" w:hAnsi="Times New Roman" w:cs="Times New Roman"/>
                <w:sz w:val="24"/>
                <w:szCs w:val="24"/>
              </w:rPr>
              <w:t>60.50</w:t>
            </w:r>
          </w:p>
        </w:tc>
      </w:tr>
    </w:tbl>
    <w:p w14:paraId="362CAB22" w14:textId="77777777" w:rsidR="00CF5334" w:rsidRPr="00370BD0" w:rsidRDefault="00CF5334" w:rsidP="00CF5334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</w:p>
    <w:p w14:paraId="6AADFE4E" w14:textId="77777777" w:rsidR="00CF5334" w:rsidRPr="00370BD0" w:rsidRDefault="00CF5334" w:rsidP="00CF5334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7D91032" w14:textId="77777777" w:rsidR="00F22959" w:rsidRPr="00370BD0" w:rsidRDefault="00F22959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  <w:sectPr w:rsidR="00F22959" w:rsidRPr="00370BD0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FCE445C" w14:textId="5A9DFB76" w:rsidR="00313F02" w:rsidRPr="00370BD0" w:rsidRDefault="00FC6FDB" w:rsidP="0038375F">
      <w:pPr>
        <w:spacing w:after="200" w:line="480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t>Su</w:t>
      </w:r>
      <w:r w:rsidR="00AF72F9" w:rsidRPr="00370BD0">
        <w:rPr>
          <w:rFonts w:ascii="Times New Roman" w:hAnsi="Times New Roman" w:cs="Times New Roman"/>
          <w:b/>
          <w:bCs/>
          <w:sz w:val="24"/>
          <w:szCs w:val="24"/>
        </w:rPr>
        <w:t>pplemental Figure 1</w:t>
      </w:r>
      <w:r w:rsidR="00BC6F2A" w:rsidRPr="00370BD0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 Loss of S/C </w:t>
      </w:r>
      <w:r w:rsidR="00300361" w:rsidRPr="00370BD0">
        <w:rPr>
          <w:rFonts w:ascii="Times New Roman" w:hAnsi="Times New Roman" w:cs="Times New Roman"/>
          <w:sz w:val="24"/>
          <w:szCs w:val="24"/>
        </w:rPr>
        <w:t xml:space="preserve">over time </w:t>
      </w:r>
      <w:r w:rsidR="00AF72F9" w:rsidRPr="00370BD0">
        <w:rPr>
          <w:rFonts w:ascii="Times New Roman" w:hAnsi="Times New Roman" w:cs="Times New Roman"/>
          <w:sz w:val="24"/>
          <w:szCs w:val="24"/>
        </w:rPr>
        <w:t>in specimens stored at 5°C or room temperature</w:t>
      </w:r>
      <w:r w:rsidR="007821FA" w:rsidRPr="00370BD0">
        <w:rPr>
          <w:rFonts w:ascii="Times New Roman" w:hAnsi="Times New Roman" w:cs="Times New Roman"/>
          <w:sz w:val="24"/>
          <w:szCs w:val="24"/>
        </w:rPr>
        <w:t xml:space="preserve"> is similar for the </w:t>
      </w:r>
      <w:r w:rsidR="00F22959" w:rsidRPr="00370BD0">
        <w:rPr>
          <w:rFonts w:ascii="Times New Roman" w:hAnsi="Times New Roman" w:cs="Times New Roman"/>
          <w:sz w:val="24"/>
          <w:szCs w:val="24"/>
        </w:rPr>
        <w:t>prototype SARS-CoV-2 antigen immunoassay run on the ARCHITECT instrument and the Access SARS-CoV-2 Antigen Assay run on the Beckman Access 2 instrument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. </w:t>
      </w:r>
      <w:r w:rsidR="00300361" w:rsidRPr="00370BD0">
        <w:rPr>
          <w:rFonts w:ascii="Times New Roman" w:hAnsi="Times New Roman" w:cs="Times New Roman"/>
          <w:sz w:val="24"/>
          <w:szCs w:val="24"/>
        </w:rPr>
        <w:t xml:space="preserve">(A) </w:t>
      </w:r>
      <w:proofErr w:type="spellStart"/>
      <w:r w:rsidR="00AF72F9" w:rsidRPr="00370BD0">
        <w:rPr>
          <w:rFonts w:ascii="Times New Roman" w:hAnsi="Times New Roman" w:cs="Times New Roman"/>
          <w:sz w:val="24"/>
          <w:szCs w:val="24"/>
        </w:rPr>
        <w:t>rAg</w:t>
      </w:r>
      <w:proofErr w:type="spellEnd"/>
      <w:r w:rsidR="00AF72F9" w:rsidRPr="00370BD0">
        <w:rPr>
          <w:rFonts w:ascii="Times New Roman" w:hAnsi="Times New Roman" w:cs="Times New Roman"/>
          <w:sz w:val="24"/>
          <w:szCs w:val="24"/>
        </w:rPr>
        <w:t xml:space="preserve"> spiked in negative patient specimen</w:t>
      </w:r>
      <w:r w:rsidR="0038375F" w:rsidRPr="00370BD0">
        <w:rPr>
          <w:rFonts w:ascii="Times New Roman" w:hAnsi="Times New Roman" w:cs="Times New Roman"/>
          <w:sz w:val="24"/>
          <w:szCs w:val="24"/>
        </w:rPr>
        <w:t xml:space="preserve"> matrix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 or </w:t>
      </w:r>
      <w:r w:rsidR="007821FA" w:rsidRPr="00370BD0">
        <w:rPr>
          <w:rFonts w:ascii="Times New Roman" w:hAnsi="Times New Roman" w:cs="Times New Roman"/>
          <w:sz w:val="24"/>
          <w:szCs w:val="24"/>
        </w:rPr>
        <w:t xml:space="preserve">(B,C) 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positive </w:t>
      </w:r>
      <w:r w:rsidR="0038375F" w:rsidRPr="00370BD0">
        <w:rPr>
          <w:rFonts w:ascii="Times New Roman" w:hAnsi="Times New Roman" w:cs="Times New Roman"/>
          <w:sz w:val="24"/>
          <w:szCs w:val="24"/>
        </w:rPr>
        <w:t xml:space="preserve">patient 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specimens at 1X, 4X, or 50X S/C (based on S/C of calibrator diluent of 6.5 RLUs) </w:t>
      </w:r>
      <w:r w:rsidR="00F22959" w:rsidRPr="00370BD0">
        <w:rPr>
          <w:rFonts w:ascii="Times New Roman" w:hAnsi="Times New Roman" w:cs="Times New Roman"/>
          <w:sz w:val="24"/>
          <w:szCs w:val="24"/>
        </w:rPr>
        <w:t>were</w:t>
      </w:r>
      <w:r w:rsidR="007821FA" w:rsidRPr="00370BD0">
        <w:rPr>
          <w:rFonts w:ascii="Times New Roman" w:hAnsi="Times New Roman" w:cs="Times New Roman"/>
          <w:sz w:val="24"/>
          <w:szCs w:val="24"/>
        </w:rPr>
        <w:t xml:space="preserve"> 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stored for the indicated times and at the indicated temperatures, </w:t>
      </w:r>
      <w:r w:rsidR="00F22959" w:rsidRPr="00370BD0">
        <w:rPr>
          <w:rFonts w:ascii="Times New Roman" w:hAnsi="Times New Roman" w:cs="Times New Roman"/>
          <w:sz w:val="24"/>
          <w:szCs w:val="24"/>
        </w:rPr>
        <w:t xml:space="preserve">and </w:t>
      </w:r>
      <w:r w:rsidR="00AF72F9" w:rsidRPr="00370BD0">
        <w:rPr>
          <w:rFonts w:ascii="Times New Roman" w:hAnsi="Times New Roman" w:cs="Times New Roman"/>
          <w:sz w:val="24"/>
          <w:szCs w:val="24"/>
        </w:rPr>
        <w:t>run</w:t>
      </w:r>
      <w:r w:rsidR="007821FA" w:rsidRPr="00370BD0">
        <w:rPr>
          <w:rFonts w:ascii="Times New Roman" w:hAnsi="Times New Roman" w:cs="Times New Roman"/>
          <w:sz w:val="24"/>
          <w:szCs w:val="24"/>
        </w:rPr>
        <w:t xml:space="preserve"> 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on </w:t>
      </w:r>
      <w:r w:rsidR="00F22959" w:rsidRPr="00370BD0">
        <w:rPr>
          <w:rFonts w:ascii="Times New Roman" w:hAnsi="Times New Roman" w:cs="Times New Roman"/>
          <w:sz w:val="24"/>
          <w:szCs w:val="24"/>
        </w:rPr>
        <w:t>t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he ARCHITECT </w:t>
      </w:r>
      <w:r w:rsidR="00300361" w:rsidRPr="00370BD0">
        <w:rPr>
          <w:rFonts w:ascii="Times New Roman" w:hAnsi="Times New Roman" w:cs="Times New Roman"/>
          <w:sz w:val="24"/>
          <w:szCs w:val="24"/>
        </w:rPr>
        <w:t>(solid lines)</w:t>
      </w:r>
      <w:r w:rsidR="00AF72F9" w:rsidRPr="00370BD0">
        <w:rPr>
          <w:rFonts w:ascii="Times New Roman" w:hAnsi="Times New Roman" w:cs="Times New Roman"/>
          <w:sz w:val="24"/>
          <w:szCs w:val="24"/>
        </w:rPr>
        <w:t xml:space="preserve"> or Beckman Access 2</w:t>
      </w:r>
      <w:r w:rsidR="00300361" w:rsidRPr="00370BD0">
        <w:rPr>
          <w:rFonts w:ascii="Times New Roman" w:hAnsi="Times New Roman" w:cs="Times New Roman"/>
          <w:sz w:val="24"/>
          <w:szCs w:val="24"/>
        </w:rPr>
        <w:t xml:space="preserve"> (dashed lines)</w:t>
      </w:r>
      <w:r w:rsidR="00AF72F9" w:rsidRPr="00370BD0">
        <w:rPr>
          <w:rFonts w:ascii="Times New Roman" w:hAnsi="Times New Roman" w:cs="Times New Roman"/>
          <w:sz w:val="24"/>
          <w:szCs w:val="24"/>
        </w:rPr>
        <w:t>.</w:t>
      </w:r>
    </w:p>
    <w:p w14:paraId="26FD31A6" w14:textId="02FC449D" w:rsidR="007B047B" w:rsidRPr="00370BD0" w:rsidRDefault="009B342A" w:rsidP="0038375F">
      <w:pPr>
        <w:spacing w:after="200" w:line="480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noProof/>
        </w:rPr>
        <mc:AlternateContent>
          <mc:Choice Requires="wps">
            <w:drawing>
              <wp:anchor distT="45720" distB="45720" distL="114300" distR="114300" simplePos="0" relativeHeight="251859455" behindDoc="0" locked="0" layoutInCell="1" allowOverlap="1" wp14:anchorId="118B69C2" wp14:editId="32F52E41">
                <wp:simplePos x="0" y="0"/>
                <wp:positionH relativeFrom="column">
                  <wp:posOffset>1682115</wp:posOffset>
                </wp:positionH>
                <wp:positionV relativeFrom="paragraph">
                  <wp:posOffset>161925</wp:posOffset>
                </wp:positionV>
                <wp:extent cx="413385" cy="366395"/>
                <wp:effectExtent l="0" t="0" r="0" b="0"/>
                <wp:wrapNone/>
                <wp:docPr id="19" name="Text Box 1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3385" cy="3663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245F344" w14:textId="4493F6F9" w:rsidR="00313F02" w:rsidRPr="00313F02" w:rsidRDefault="00313F02">
                            <w:pPr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 w:rsidRPr="00313F02">
                              <w:rPr>
                                <w:rFonts w:ascii="Arial" w:hAnsi="Arial" w:cs="Arial"/>
                                <w:b/>
                                <w:bCs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18B69C2" id="_x0000_t202" coordsize="21600,21600" o:spt="202" path="m,l,21600r21600,l21600,xe">
                <v:stroke joinstyle="miter"/>
                <v:path gradientshapeok="t" o:connecttype="rect"/>
              </v:shapetype>
              <v:shape id="Text Box 120" o:spid="_x0000_s1026" type="#_x0000_t202" style="position:absolute;margin-left:132.45pt;margin-top:12.75pt;width:32.55pt;height:28.85pt;z-index:251859455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" filled="f" stroked="f">
                <v:textbox style="mso-fit-shape-to-text:t">
                  <w:txbxContent>
                    <w:p w14:paraId="4245F344" w14:textId="4493F6F9" w:rsidR="00313F02" w:rsidRPr="00313F02" w:rsidRDefault="00313F02">
                      <w:pPr>
                        <w:rPr>
                          <w:rFonts w:ascii="Arial" w:hAnsi="Arial" w:cs="Arial"/>
                          <w:b/>
                          <w:bCs/>
                        </w:rPr>
                      </w:pPr>
                      <w:r w:rsidRPr="00313F02">
                        <w:rPr>
                          <w:rFonts w:ascii="Arial" w:hAnsi="Arial" w:cs="Arial"/>
                          <w:b/>
                          <w:bCs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0C772E" w:rsidRPr="00370BD0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507712" behindDoc="0" locked="0" layoutInCell="1" allowOverlap="1" wp14:anchorId="189DE286" wp14:editId="504975D7">
            <wp:simplePos x="0" y="0"/>
            <wp:positionH relativeFrom="column">
              <wp:posOffset>1674495</wp:posOffset>
            </wp:positionH>
            <wp:positionV relativeFrom="paragraph">
              <wp:posOffset>179590</wp:posOffset>
            </wp:positionV>
            <wp:extent cx="3032125" cy="1828800"/>
            <wp:effectExtent l="0" t="0" r="0" b="0"/>
            <wp:wrapSquare wrapText="bothSides"/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2125" cy="182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9C7E3AC" w14:textId="2C7F1E73" w:rsidR="00F22959" w:rsidRPr="00370BD0" w:rsidRDefault="00F22959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</w:p>
    <w:p w14:paraId="6D16EE9D" w14:textId="45EA6879" w:rsidR="00F22959" w:rsidRPr="00370BD0" w:rsidRDefault="00F22959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</w:p>
    <w:p w14:paraId="54E4F3C4" w14:textId="3D717C14" w:rsidR="00571029" w:rsidRPr="00370BD0" w:rsidRDefault="00571029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</w:p>
    <w:p w14:paraId="065BCA1B" w14:textId="5E86B8B7" w:rsidR="00F22959" w:rsidRPr="00370BD0" w:rsidRDefault="009B342A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noProof/>
        </w:rPr>
        <mc:AlternateContent>
          <mc:Choice Requires="wps">
            <w:drawing>
              <wp:anchor distT="45720" distB="45720" distL="114300" distR="114300" simplePos="0" relativeHeight="251862271" behindDoc="0" locked="0" layoutInCell="1" allowOverlap="1" wp14:anchorId="118B69C2" wp14:editId="02825F17">
                <wp:simplePos x="0" y="0"/>
                <wp:positionH relativeFrom="column">
                  <wp:posOffset>3133725</wp:posOffset>
                </wp:positionH>
                <wp:positionV relativeFrom="paragraph">
                  <wp:posOffset>610870</wp:posOffset>
                </wp:positionV>
                <wp:extent cx="413385" cy="366395"/>
                <wp:effectExtent l="0" t="0" r="0" b="0"/>
                <wp:wrapSquare wrapText="bothSides"/>
                <wp:docPr id="18" name="Text Box 1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3385" cy="3663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F08555D" w14:textId="56E5D426" w:rsidR="00313F02" w:rsidRPr="00313F02" w:rsidRDefault="00313F02">
                            <w:pPr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18B69C2" id="Text Box 122" o:spid="_x0000_s1027" type="#_x0000_t202" style="position:absolute;margin-left:246.75pt;margin-top:48.1pt;width:32.55pt;height:28.85pt;z-index:251862271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" filled="f" stroked="f">
                <v:textbox style="mso-fit-shape-to-text:t">
                  <w:txbxContent>
                    <w:p w14:paraId="1F08555D" w14:textId="56E5D426" w:rsidR="00313F02" w:rsidRPr="00313F02" w:rsidRDefault="00313F02">
                      <w:pPr>
                        <w:rPr>
                          <w:rFonts w:ascii="Arial" w:hAnsi="Arial" w:cs="Arial"/>
                          <w:b/>
                          <w:bCs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</w:rPr>
                        <w:t>C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70BD0">
        <w:rPr>
          <w:noProof/>
        </w:rPr>
        <mc:AlternateContent>
          <mc:Choice Requires="wps">
            <w:drawing>
              <wp:anchor distT="45720" distB="45720" distL="114300" distR="114300" simplePos="0" relativeHeight="251665919" behindDoc="0" locked="0" layoutInCell="1" allowOverlap="1" wp14:anchorId="118B69C2" wp14:editId="4F7B517D">
                <wp:simplePos x="0" y="0"/>
                <wp:positionH relativeFrom="column">
                  <wp:posOffset>3175</wp:posOffset>
                </wp:positionH>
                <wp:positionV relativeFrom="paragraph">
                  <wp:posOffset>628650</wp:posOffset>
                </wp:positionV>
                <wp:extent cx="413385" cy="366395"/>
                <wp:effectExtent l="0" t="0" r="0" b="0"/>
                <wp:wrapNone/>
                <wp:docPr id="17" name="Text Box 1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3385" cy="3663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9A1FE3" w14:textId="5F01165C" w:rsidR="00313F02" w:rsidRPr="00313F02" w:rsidRDefault="00313F02">
                            <w:pPr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18B69C2" id="Text Box 121" o:spid="_x0000_s1028" type="#_x0000_t202" style="position:absolute;margin-left:.25pt;margin-top:49.5pt;width:32.55pt;height:28.85pt;z-index:251665919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" filled="f" stroked="f">
                <v:textbox style="mso-fit-shape-to-text:t">
                  <w:txbxContent>
                    <w:p w14:paraId="6F9A1FE3" w14:textId="5F01165C" w:rsidR="00313F02" w:rsidRPr="00313F02" w:rsidRDefault="00313F02">
                      <w:pPr>
                        <w:rPr>
                          <w:rFonts w:ascii="Arial" w:hAnsi="Arial" w:cs="Arial"/>
                          <w:b/>
                          <w:bCs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0C772E" w:rsidRPr="00370BD0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2847" behindDoc="0" locked="0" layoutInCell="1" allowOverlap="1" wp14:anchorId="2722857B" wp14:editId="71B0123D">
            <wp:simplePos x="0" y="0"/>
            <wp:positionH relativeFrom="column">
              <wp:posOffset>-46990</wp:posOffset>
            </wp:positionH>
            <wp:positionV relativeFrom="paragraph">
              <wp:posOffset>625475</wp:posOffset>
            </wp:positionV>
            <wp:extent cx="3031490" cy="1828800"/>
            <wp:effectExtent l="0" t="0" r="0" b="0"/>
            <wp:wrapSquare wrapText="bothSides"/>
            <wp:docPr id="122" name="Picture 122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Picture 122" descr="A picture containing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1490" cy="182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C772E" w:rsidRPr="00370BD0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5663" behindDoc="0" locked="0" layoutInCell="1" allowOverlap="1" wp14:anchorId="4A63827C" wp14:editId="1B3B3AA6">
            <wp:simplePos x="0" y="0"/>
            <wp:positionH relativeFrom="column">
              <wp:posOffset>3112250</wp:posOffset>
            </wp:positionH>
            <wp:positionV relativeFrom="paragraph">
              <wp:posOffset>624840</wp:posOffset>
            </wp:positionV>
            <wp:extent cx="2997835" cy="1828800"/>
            <wp:effectExtent l="0" t="0" r="0" b="0"/>
            <wp:wrapSquare wrapText="bothSides"/>
            <wp:docPr id="7" name="Picture 6" descr="A picture containing graphical user interface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A2A18422-38BC-44B5-9A12-E7DA631EE1D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 descr="A picture containing graphical user interface&#10;&#10;Description automatically generated">
                      <a:extLst>
                        <a:ext uri="{FF2B5EF4-FFF2-40B4-BE49-F238E27FC236}">
                          <a16:creationId xmlns:a16="http://schemas.microsoft.com/office/drawing/2014/main" id="{A2A18422-38BC-44B5-9A12-E7DA631EE1D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97835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433D97B" w14:textId="77777777" w:rsidR="00571029" w:rsidRPr="00370BD0" w:rsidRDefault="00571029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</w:p>
    <w:p w14:paraId="3025EB75" w14:textId="4D7A47C4" w:rsidR="00F22959" w:rsidRPr="00370BD0" w:rsidRDefault="00F22959">
      <w:pPr>
        <w:spacing w:after="200" w:line="276" w:lineRule="auto"/>
        <w:rPr>
          <w:rFonts w:ascii="Times New Roman" w:hAnsi="Times New Roman" w:cs="Times New Roman"/>
          <w:sz w:val="24"/>
          <w:szCs w:val="24"/>
        </w:rPr>
        <w:sectPr w:rsidR="00F22959" w:rsidRPr="00370BD0" w:rsidSect="00313F0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5029BF5" w14:textId="07B38905" w:rsidR="00F22959" w:rsidRPr="00370BD0" w:rsidRDefault="009B342A" w:rsidP="00571029">
      <w:pPr>
        <w:spacing w:after="200" w:line="480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noProof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2604A81C" wp14:editId="38E015DD">
                <wp:simplePos x="0" y="0"/>
                <wp:positionH relativeFrom="column">
                  <wp:posOffset>-59690</wp:posOffset>
                </wp:positionH>
                <wp:positionV relativeFrom="paragraph">
                  <wp:posOffset>1855470</wp:posOffset>
                </wp:positionV>
                <wp:extent cx="372110" cy="366395"/>
                <wp:effectExtent l="0" t="0" r="1905" b="0"/>
                <wp:wrapNone/>
                <wp:docPr id="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2110" cy="3663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3D2F2D7" w14:textId="18E67E9A" w:rsidR="00DB2054" w:rsidRPr="00DB2054" w:rsidRDefault="00DB2054">
                            <w:pPr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 w:rsidRPr="00DB2054">
                              <w:rPr>
                                <w:rFonts w:ascii="Arial" w:hAnsi="Arial" w:cs="Arial"/>
                                <w:b/>
                                <w:bCs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604A81C" id="Text Box 2" o:spid="_x0000_s1029" type="#_x0000_t202" style="position:absolute;margin-left:-4.7pt;margin-top:146.1pt;width:29.3pt;height:28.85pt;z-index:25165824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" filled="f" stroked="f">
                <v:textbox style="mso-fit-shape-to-text:t">
                  <w:txbxContent>
                    <w:p w14:paraId="43D2F2D7" w14:textId="18E67E9A" w:rsidR="00DB2054" w:rsidRPr="00DB2054" w:rsidRDefault="00DB2054">
                      <w:pPr>
                        <w:rPr>
                          <w:rFonts w:ascii="Arial" w:hAnsi="Arial" w:cs="Arial"/>
                          <w:b/>
                          <w:bCs/>
                        </w:rPr>
                      </w:pPr>
                      <w:r w:rsidRPr="00DB2054">
                        <w:rPr>
                          <w:rFonts w:ascii="Arial" w:hAnsi="Arial" w:cs="Arial"/>
                          <w:b/>
                          <w:bCs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370BD0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2604A81C" wp14:editId="577817C1">
                <wp:simplePos x="0" y="0"/>
                <wp:positionH relativeFrom="column">
                  <wp:posOffset>4186555</wp:posOffset>
                </wp:positionH>
                <wp:positionV relativeFrom="paragraph">
                  <wp:posOffset>1830070</wp:posOffset>
                </wp:positionV>
                <wp:extent cx="372110" cy="366395"/>
                <wp:effectExtent l="0" t="2540" r="3810" b="2540"/>
                <wp:wrapNone/>
                <wp:docPr id="15" name="Text Box 1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2110" cy="3663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8D2C8FA" w14:textId="77777777" w:rsidR="000921FB" w:rsidRPr="00DB2054" w:rsidRDefault="000921FB" w:rsidP="000921FB">
                            <w:pPr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604A81C" id="Text Box 128" o:spid="_x0000_s1030" type="#_x0000_t202" style="position:absolute;margin-left:329.65pt;margin-top:144.1pt;width:29.3pt;height:28.85pt;z-index:2516592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" filled="f" stroked="f">
                <v:textbox style="mso-fit-shape-to-text:t">
                  <w:txbxContent>
                    <w:p w14:paraId="38D2C8FA" w14:textId="77777777" w:rsidR="000921FB" w:rsidRPr="00DB2054" w:rsidRDefault="000921FB" w:rsidP="000921FB">
                      <w:pPr>
                        <w:rPr>
                          <w:rFonts w:ascii="Arial" w:hAnsi="Arial" w:cs="Arial"/>
                          <w:b/>
                          <w:bCs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313F02" w:rsidRPr="00370BD0">
        <w:rPr>
          <w:rFonts w:ascii="Times New Roman" w:hAnsi="Times New Roman" w:cs="Times New Roman"/>
          <w:b/>
          <w:bCs/>
          <w:sz w:val="24"/>
          <w:szCs w:val="24"/>
        </w:rPr>
        <w:t>Supplemental Figure 2</w:t>
      </w:r>
      <w:r w:rsidR="00BC6F2A" w:rsidRPr="00370BD0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4D3704" w:rsidRPr="00370BD0">
        <w:rPr>
          <w:rFonts w:ascii="Times New Roman" w:hAnsi="Times New Roman" w:cs="Times New Roman"/>
          <w:sz w:val="24"/>
          <w:szCs w:val="24"/>
        </w:rPr>
        <w:t xml:space="preserve"> Stability of </w:t>
      </w:r>
      <w:r w:rsidR="00832D2C" w:rsidRPr="00370BD0">
        <w:rPr>
          <w:rFonts w:ascii="Times New Roman" w:hAnsi="Times New Roman" w:cs="Times New Roman"/>
          <w:sz w:val="24"/>
          <w:szCs w:val="24"/>
        </w:rPr>
        <w:t xml:space="preserve">individual and pooled positive </w:t>
      </w:r>
      <w:r w:rsidR="004D3704" w:rsidRPr="00370BD0">
        <w:rPr>
          <w:rFonts w:ascii="Times New Roman" w:hAnsi="Times New Roman" w:cs="Times New Roman"/>
          <w:sz w:val="24"/>
          <w:szCs w:val="24"/>
        </w:rPr>
        <w:t>patient nasal and nasopharyngeal specimens in UTM handled and stored under various conditions</w:t>
      </w:r>
      <w:r w:rsidR="00832D2C" w:rsidRPr="00370BD0">
        <w:rPr>
          <w:rFonts w:ascii="Times New Roman" w:hAnsi="Times New Roman" w:cs="Times New Roman"/>
          <w:sz w:val="24"/>
          <w:szCs w:val="24"/>
        </w:rPr>
        <w:t xml:space="preserve">. Specimens were inactivated before or after storage at 2-5°C or -80°C. Frozen samples were thawed </w:t>
      </w:r>
      <w:r w:rsidR="00BC6F2A" w:rsidRPr="00370BD0">
        <w:rPr>
          <w:rFonts w:ascii="Times New Roman" w:hAnsi="Times New Roman" w:cs="Times New Roman"/>
          <w:sz w:val="24"/>
          <w:szCs w:val="24"/>
        </w:rPr>
        <w:t xml:space="preserve">and </w:t>
      </w:r>
      <w:r w:rsidR="00832D2C" w:rsidRPr="00370BD0">
        <w:rPr>
          <w:rFonts w:ascii="Times New Roman" w:hAnsi="Times New Roman" w:cs="Times New Roman"/>
          <w:sz w:val="24"/>
          <w:szCs w:val="24"/>
        </w:rPr>
        <w:t xml:space="preserve">all samples </w:t>
      </w:r>
      <w:r w:rsidR="00BC6F2A" w:rsidRPr="00370BD0">
        <w:rPr>
          <w:rFonts w:ascii="Times New Roman" w:hAnsi="Times New Roman" w:cs="Times New Roman"/>
          <w:sz w:val="24"/>
          <w:szCs w:val="24"/>
        </w:rPr>
        <w:t xml:space="preserve">were </w:t>
      </w:r>
      <w:r w:rsidR="00832D2C" w:rsidRPr="00370BD0">
        <w:rPr>
          <w:rFonts w:ascii="Times New Roman" w:hAnsi="Times New Roman" w:cs="Times New Roman"/>
          <w:sz w:val="24"/>
          <w:szCs w:val="24"/>
        </w:rPr>
        <w:t>stored at room temperature (15-30°C) for up to 24 hours, then assayed on the prototype SARS-CoV-2 antigen ARCHITECT immunoassay. (A) S/C % difference from baseline, with a loss of 20% indicating instability</w:t>
      </w:r>
      <w:r w:rsidR="00BC6F2A" w:rsidRPr="00370BD0">
        <w:rPr>
          <w:rFonts w:ascii="Times New Roman" w:hAnsi="Times New Roman" w:cs="Times New Roman"/>
          <w:sz w:val="24"/>
          <w:szCs w:val="24"/>
        </w:rPr>
        <w:t xml:space="preserve"> (red line)</w:t>
      </w:r>
      <w:r w:rsidR="00832D2C" w:rsidRPr="00370BD0">
        <w:rPr>
          <w:rFonts w:ascii="Times New Roman" w:hAnsi="Times New Roman" w:cs="Times New Roman"/>
          <w:sz w:val="24"/>
          <w:szCs w:val="24"/>
        </w:rPr>
        <w:t>. (B) S/C at each indicated RT storage timepoint and condition, with S/C ≥1.00 indicating a positive result. F/T, freeze/thaw</w:t>
      </w:r>
      <w:r w:rsidR="00BC6F2A" w:rsidRPr="00370BD0">
        <w:rPr>
          <w:rFonts w:ascii="Times New Roman" w:hAnsi="Times New Roman" w:cs="Times New Roman"/>
          <w:sz w:val="24"/>
          <w:szCs w:val="24"/>
        </w:rPr>
        <w:t>; S/C signal-to-cutoff ratio.</w:t>
      </w:r>
    </w:p>
    <w:p w14:paraId="566ECBBA" w14:textId="581F1D16" w:rsidR="00BC6F2A" w:rsidRPr="00370BD0" w:rsidRDefault="00571029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89664" behindDoc="0" locked="0" layoutInCell="1" allowOverlap="1" wp14:anchorId="212BF1FA" wp14:editId="18F0C543">
            <wp:simplePos x="0" y="0"/>
            <wp:positionH relativeFrom="column">
              <wp:posOffset>-3810</wp:posOffset>
            </wp:positionH>
            <wp:positionV relativeFrom="paragraph">
              <wp:posOffset>243840</wp:posOffset>
            </wp:positionV>
            <wp:extent cx="4023995" cy="2956560"/>
            <wp:effectExtent l="0" t="0" r="0" b="0"/>
            <wp:wrapSquare wrapText="bothSides"/>
            <wp:docPr id="123" name="Picture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3995" cy="29565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370BD0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900928" behindDoc="0" locked="0" layoutInCell="1" allowOverlap="1" wp14:anchorId="5DBBC3B1" wp14:editId="59F26E0A">
            <wp:simplePos x="0" y="0"/>
            <wp:positionH relativeFrom="column">
              <wp:posOffset>4209415</wp:posOffset>
            </wp:positionH>
            <wp:positionV relativeFrom="paragraph">
              <wp:posOffset>227124</wp:posOffset>
            </wp:positionV>
            <wp:extent cx="4023360" cy="2974399"/>
            <wp:effectExtent l="0" t="0" r="0" b="0"/>
            <wp:wrapSquare wrapText="bothSides"/>
            <wp:docPr id="124" name="Picture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3360" cy="29743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BB748D6" w14:textId="77777777" w:rsidR="00571029" w:rsidRPr="00370BD0" w:rsidRDefault="00571029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168940" w14:textId="58FFC206" w:rsidR="00571029" w:rsidRPr="00370BD0" w:rsidRDefault="00571029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  <w:sectPr w:rsidR="00571029" w:rsidRPr="00370BD0" w:rsidSect="0057102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8FBD8DF" w14:textId="2FB5949F" w:rsidR="00BC6F2A" w:rsidRPr="00370BD0" w:rsidRDefault="000921FB" w:rsidP="00571029">
      <w:pPr>
        <w:spacing w:after="200" w:line="480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rFonts w:ascii="Times New Roman" w:hAnsi="Times New Roman" w:cs="Times New Roman"/>
          <w:b/>
          <w:bCs/>
          <w:sz w:val="24"/>
          <w:szCs w:val="24"/>
        </w:rPr>
        <w:t>Supplemental Figure 3:</w:t>
      </w:r>
      <w:r w:rsidR="002B543E" w:rsidRPr="00370BD0">
        <w:rPr>
          <w:rFonts w:ascii="Times New Roman" w:hAnsi="Times New Roman" w:cs="Times New Roman"/>
          <w:sz w:val="24"/>
          <w:szCs w:val="24"/>
        </w:rPr>
        <w:t xml:space="preserve"> Clinical performance of the prototype SARS-CoV-2 antigen ARCHITECT immunoassay run on two ARCHITECT instruments. </w:t>
      </w:r>
      <w:r w:rsidR="00D2184C" w:rsidRPr="00370BD0">
        <w:rPr>
          <w:rFonts w:ascii="Times New Roman" w:hAnsi="Times New Roman" w:cs="Times New Roman"/>
          <w:sz w:val="24"/>
          <w:szCs w:val="24"/>
        </w:rPr>
        <w:t>Negative</w:t>
      </w:r>
      <w:r w:rsidR="00AE7344" w:rsidRPr="00370BD0">
        <w:rPr>
          <w:rFonts w:ascii="Times New Roman" w:hAnsi="Times New Roman" w:cs="Times New Roman"/>
          <w:sz w:val="24"/>
          <w:szCs w:val="24"/>
        </w:rPr>
        <w:t xml:space="preserve"> and positive patient nasopharyngeal specimens with known viral loads as reported by the vendor (</w:t>
      </w:r>
      <w:proofErr w:type="spellStart"/>
      <w:r w:rsidR="00AE7344" w:rsidRPr="00370BD0">
        <w:rPr>
          <w:rFonts w:ascii="Times New Roman" w:hAnsi="Times New Roman" w:cs="Times New Roman"/>
          <w:sz w:val="24"/>
          <w:szCs w:val="24"/>
        </w:rPr>
        <w:t>Cerba</w:t>
      </w:r>
      <w:proofErr w:type="spellEnd"/>
      <w:r w:rsidR="00AE7344" w:rsidRPr="00370BD0">
        <w:rPr>
          <w:rFonts w:ascii="Times New Roman" w:hAnsi="Times New Roman" w:cs="Times New Roman"/>
          <w:sz w:val="24"/>
          <w:szCs w:val="24"/>
        </w:rPr>
        <w:t xml:space="preserve"> Research; using the PerkinElmer</w:t>
      </w:r>
      <w:r w:rsidR="00AE7344" w:rsidRPr="00370BD0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="00AE7344" w:rsidRPr="00370BD0">
        <w:rPr>
          <w:rFonts w:ascii="Times New Roman" w:hAnsi="Times New Roman" w:cs="Times New Roman"/>
          <w:sz w:val="24"/>
          <w:szCs w:val="24"/>
        </w:rPr>
        <w:t xml:space="preserve"> SARS-CoV-2 Real-time RT-PCR Assay run on the </w:t>
      </w:r>
      <w:proofErr w:type="spellStart"/>
      <w:r w:rsidR="00AE7344" w:rsidRPr="00370BD0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="00AE7344" w:rsidRPr="00370BD0">
        <w:rPr>
          <w:rFonts w:ascii="Times New Roman" w:hAnsi="Times New Roman" w:cs="Times New Roman"/>
          <w:sz w:val="24"/>
          <w:szCs w:val="24"/>
        </w:rPr>
        <w:t xml:space="preserve"> CFX384 instrument) were tested in duplicate across two ARCHITECT </w:t>
      </w:r>
      <w:r w:rsidR="00AE7344" w:rsidRPr="00370BD0">
        <w:rPr>
          <w:rFonts w:ascii="Times New Roman" w:hAnsi="Times New Roman" w:cs="Times New Roman"/>
          <w:bCs/>
          <w:sz w:val="24"/>
          <w:szCs w:val="24"/>
        </w:rPr>
        <w:t xml:space="preserve">i2000SR </w:t>
      </w:r>
      <w:r w:rsidR="00AE7344" w:rsidRPr="00370BD0">
        <w:rPr>
          <w:rFonts w:ascii="Times New Roman" w:hAnsi="Times New Roman" w:cs="Times New Roman"/>
          <w:sz w:val="24"/>
          <w:szCs w:val="24"/>
        </w:rPr>
        <w:t>instruments using three calibrator lots.</w:t>
      </w:r>
    </w:p>
    <w:p w14:paraId="0DB16B3F" w14:textId="79FCE0B2" w:rsidR="00AE7344" w:rsidRPr="002B543E" w:rsidRDefault="009B342A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  <w:r w:rsidRPr="00370BD0"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3358B0B" wp14:editId="7EED4B34">
                <wp:simplePos x="0" y="0"/>
                <wp:positionH relativeFrom="column">
                  <wp:posOffset>5247005</wp:posOffset>
                </wp:positionH>
                <wp:positionV relativeFrom="paragraph">
                  <wp:posOffset>2373630</wp:posOffset>
                </wp:positionV>
                <wp:extent cx="858520" cy="850265"/>
                <wp:effectExtent l="0" t="3175" r="0" b="3810"/>
                <wp:wrapNone/>
                <wp:docPr id="14" name="Text Box 1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58520" cy="85026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F6F06C8" w14:textId="2B75FE3E" w:rsidR="00AE7344" w:rsidRDefault="00AE734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ARCHITECT Instrument 1</w:t>
                            </w:r>
                          </w:p>
                          <w:p w14:paraId="68A75CE0" w14:textId="77777777" w:rsidR="009408AA" w:rsidRPr="009408AA" w:rsidRDefault="009408AA">
                            <w:pPr>
                              <w:rPr>
                                <w:rFonts w:ascii="Arial" w:hAnsi="Arial" w:cs="Arial"/>
                                <w:sz w:val="2"/>
                                <w:szCs w:val="2"/>
                              </w:rPr>
                            </w:pPr>
                          </w:p>
                          <w:p w14:paraId="1012DBA5" w14:textId="7AF5C7E2" w:rsidR="00AE7344" w:rsidRPr="00AE7344" w:rsidRDefault="00AE734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ARCHITECT Instrument 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358B0B" id="Text Box 132" o:spid="_x0000_s1031" type="#_x0000_t202" style="position:absolute;margin-left:413.15pt;margin-top:186.9pt;width:67.6pt;height:66.9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" filled="f" stroked="f">
                <v:textbox>
                  <w:txbxContent>
                    <w:p w14:paraId="0F6F06C8" w14:textId="2B75FE3E" w:rsidR="00AE7344" w:rsidRDefault="00AE734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ARCHITECT Instrument 1</w:t>
                      </w:r>
                    </w:p>
                    <w:p w14:paraId="68A75CE0" w14:textId="77777777" w:rsidR="009408AA" w:rsidRPr="009408AA" w:rsidRDefault="009408AA">
                      <w:pPr>
                        <w:rPr>
                          <w:rFonts w:ascii="Arial" w:hAnsi="Arial" w:cs="Arial"/>
                          <w:sz w:val="2"/>
                          <w:szCs w:val="2"/>
                        </w:rPr>
                      </w:pPr>
                    </w:p>
                    <w:p w14:paraId="1012DBA5" w14:textId="7AF5C7E2" w:rsidR="00AE7344" w:rsidRPr="00AE7344" w:rsidRDefault="00AE734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ARCHITECT Instrument 2</w:t>
                      </w:r>
                    </w:p>
                  </w:txbxContent>
                </v:textbox>
              </v:shape>
            </w:pict>
          </mc:Fallback>
        </mc:AlternateContent>
      </w:r>
      <w:r w:rsidRPr="00370BD0"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2D5338AF" wp14:editId="07ED62AE">
                <wp:simplePos x="0" y="0"/>
                <wp:positionH relativeFrom="column">
                  <wp:posOffset>4980305</wp:posOffset>
                </wp:positionH>
                <wp:positionV relativeFrom="paragraph">
                  <wp:posOffset>2923540</wp:posOffset>
                </wp:positionV>
                <wp:extent cx="274320" cy="91440"/>
                <wp:effectExtent l="0" t="0" r="11430" b="3810"/>
                <wp:wrapNone/>
                <wp:docPr id="13" name="Group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74320" cy="91440"/>
                          <a:chOff x="457200" y="457200"/>
                          <a:chExt cx="274320" cy="91440"/>
                        </a:xfrm>
                      </wpg:grpSpPr>
                      <wps:wsp>
                        <wps:cNvPr id="127" name="Oval 127"/>
                        <wps:cNvSpPr/>
                        <wps:spPr>
                          <a:xfrm>
                            <a:off x="562396" y="457200"/>
                            <a:ext cx="91440" cy="91440"/>
                          </a:xfrm>
                          <a:prstGeom prst="ellipse">
                            <a:avLst/>
                          </a:prstGeom>
                          <a:solidFill>
                            <a:srgbClr val="FF9900"/>
                          </a:solidFill>
                          <a:ln>
                            <a:solidFill>
                              <a:srgbClr val="FF99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92" name="Straight Connector 192"/>
                        <wps:cNvCnPr/>
                        <wps:spPr>
                          <a:xfrm>
                            <a:off x="457200" y="497660"/>
                            <a:ext cx="274320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rgbClr val="FF9900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45CBF3F5" id="Group 13" o:spid="_x0000_s1026" style="position:absolute;margin-left:392.15pt;margin-top:230.2pt;width:21.6pt;height:7.2pt;z-index:251666432" coordorigin="4572,4572" coordsize="2743,91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">
                <v:oval id="Oval 127" o:spid="_x0000_s1027" style="position:absolute;left:5623;top:4572;width:915;height:91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" fillcolor="#f90" strokecolor="#f90" strokeweight="2pt"/>
                <v:line id="Straight Connector 192" o:spid="_x0000_s1028" style="position:absolute;visibility:visible;mso-wrap-style:square" from="4572,4976" to="7315,497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" strokecolor="#f90"/>
              </v:group>
            </w:pict>
          </mc:Fallback>
        </mc:AlternateContent>
      </w:r>
      <w:r w:rsidRPr="00370BD0"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43E41C06" wp14:editId="68A701D1">
                <wp:simplePos x="0" y="0"/>
                <wp:positionH relativeFrom="column">
                  <wp:posOffset>4980305</wp:posOffset>
                </wp:positionH>
                <wp:positionV relativeFrom="paragraph">
                  <wp:posOffset>2618105</wp:posOffset>
                </wp:positionV>
                <wp:extent cx="274320" cy="91440"/>
                <wp:effectExtent l="0" t="0" r="11430" b="3810"/>
                <wp:wrapNone/>
                <wp:docPr id="10" name="Group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74320" cy="91440"/>
                          <a:chOff x="152400" y="152400"/>
                          <a:chExt cx="274320" cy="91440"/>
                        </a:xfrm>
                      </wpg:grpSpPr>
                      <wps:wsp>
                        <wps:cNvPr id="11" name="Oval 3"/>
                        <wps:cNvSpPr/>
                        <wps:spPr>
                          <a:xfrm>
                            <a:off x="257596" y="152400"/>
                            <a:ext cx="91440" cy="91440"/>
                          </a:xfrm>
                          <a:prstGeom prst="ellipse">
                            <a:avLst/>
                          </a:prstGeom>
                          <a:solidFill>
                            <a:schemeClr val="bg1">
                              <a:lumMod val="65000"/>
                            </a:schemeClr>
                          </a:solidFill>
                          <a:ln>
                            <a:solidFill>
                              <a:schemeClr val="bg1">
                                <a:lumMod val="6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2" name="Straight Connector 4"/>
                        <wps:cNvCnPr/>
                        <wps:spPr>
                          <a:xfrm>
                            <a:off x="152400" y="192860"/>
                            <a:ext cx="274320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bg1">
                                <a:lumMod val="65000"/>
                              </a:schemeClr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3EED95AE" id="Group 10" o:spid="_x0000_s1026" style="position:absolute;margin-left:392.15pt;margin-top:206.15pt;width:21.6pt;height:7.2pt;z-index:251664384" coordorigin="152400,152400" coordsize="274320,9144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">
                <v:oval id="Oval 3" o:spid="_x0000_s1027" style="position:absolute;left:257596;top:152400;width:91440;height:914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" fillcolor="#a5a5a5 [2092]" strokecolor="#a5a5a5 [2092]" strokeweight="2pt"/>
                <v:line id="Straight Connector 4" o:spid="_x0000_s1028" style="position:absolute;visibility:visible;mso-wrap-style:square" from="152400,192860" to="426720,19286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" strokecolor="#a5a5a5 [2092]"/>
              </v:group>
            </w:pict>
          </mc:Fallback>
        </mc:AlternateContent>
      </w:r>
      <w:r w:rsidRPr="00370BD0"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5308B7A3" wp14:editId="584A5405">
                <wp:simplePos x="0" y="0"/>
                <wp:positionH relativeFrom="column">
                  <wp:posOffset>4980305</wp:posOffset>
                </wp:positionH>
                <wp:positionV relativeFrom="paragraph">
                  <wp:posOffset>2411730</wp:posOffset>
                </wp:positionV>
                <wp:extent cx="274320" cy="91440"/>
                <wp:effectExtent l="0" t="0" r="11430" b="3810"/>
                <wp:wrapNone/>
                <wp:docPr id="4" name="Group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74320" cy="91440"/>
                          <a:chOff x="0" y="0"/>
                          <a:chExt cx="274320" cy="91440"/>
                        </a:xfrm>
                      </wpg:grpSpPr>
                      <wps:wsp>
                        <wps:cNvPr id="8" name="Oval 1"/>
                        <wps:cNvSpPr/>
                        <wps:spPr>
                          <a:xfrm>
                            <a:off x="105196" y="0"/>
                            <a:ext cx="91440" cy="91440"/>
                          </a:xfrm>
                          <a:prstGeom prst="ellipse">
                            <a:avLst/>
                          </a:prstGeom>
                          <a:solidFill>
                            <a:srgbClr val="0070C0"/>
                          </a:solidFill>
                          <a:ln>
                            <a:solidFill>
                              <a:srgbClr val="0070C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9" name="Straight Connector 2"/>
                        <wps:cNvCnPr/>
                        <wps:spPr>
                          <a:xfrm>
                            <a:off x="0" y="40460"/>
                            <a:ext cx="274320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rgbClr val="0070C0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2BCB28CF" id="Group 4" o:spid="_x0000_s1026" style="position:absolute;margin-left:392.15pt;margin-top:189.9pt;width:21.6pt;height:7.2pt;z-index:251663360" coordsize="274320,9144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">
                <v:oval id="Oval 1" o:spid="_x0000_s1027" style="position:absolute;left:105196;width:91440;height:914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" fillcolor="#0070c0" strokecolor="#0070c0" strokeweight="2pt"/>
                <v:line id="Straight Connector 2" o:spid="_x0000_s1028" style="position:absolute;visibility:visible;mso-wrap-style:square" from="0,40460" to="274320,4046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" strokecolor="#0070c0"/>
              </v:group>
            </w:pict>
          </mc:Fallback>
        </mc:AlternateContent>
      </w:r>
      <w:r w:rsidRPr="00370BD0"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34FE453" wp14:editId="5D656959">
                <wp:simplePos x="0" y="0"/>
                <wp:positionH relativeFrom="column">
                  <wp:posOffset>4979670</wp:posOffset>
                </wp:positionH>
                <wp:positionV relativeFrom="paragraph">
                  <wp:posOffset>3115310</wp:posOffset>
                </wp:positionV>
                <wp:extent cx="274320" cy="91440"/>
                <wp:effectExtent l="0" t="0" r="11430" b="3810"/>
                <wp:wrapNone/>
                <wp:docPr id="3" name="Group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74320" cy="91440"/>
                          <a:chOff x="304800" y="304800"/>
                          <a:chExt cx="274320" cy="91440"/>
                        </a:xfrm>
                      </wpg:grpSpPr>
                      <wps:wsp>
                        <wps:cNvPr id="5" name="Oval 5"/>
                        <wps:cNvSpPr/>
                        <wps:spPr>
                          <a:xfrm>
                            <a:off x="409996" y="304800"/>
                            <a:ext cx="91440" cy="91440"/>
                          </a:xfrm>
                          <a:prstGeom prst="ellipse">
                            <a:avLst/>
                          </a:prstGeom>
                          <a:solidFill>
                            <a:srgbClr val="FFC000"/>
                          </a:solidFill>
                          <a:ln>
                            <a:solidFill>
                              <a:srgbClr val="FFC0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" name="Straight Connector 6"/>
                        <wps:cNvCnPr/>
                        <wps:spPr>
                          <a:xfrm>
                            <a:off x="304800" y="345260"/>
                            <a:ext cx="274320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rgbClr val="FFC000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68E8074F" id="Group 3" o:spid="_x0000_s1026" style="position:absolute;margin-left:392.1pt;margin-top:245.3pt;width:21.6pt;height:7.2pt;z-index:251665408" coordorigin="3048,3048" coordsize="2743,91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">
                <v:oval id="Oval 5" o:spid="_x0000_s1027" style="position:absolute;left:4099;top:3048;width:915;height:91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" fillcolor="#ffc000" strokecolor="#ffc000" strokeweight="2pt"/>
                <v:line id="Straight Connector 6" o:spid="_x0000_s1028" style="position:absolute;visibility:visible;mso-wrap-style:square" from="3048,3452" to="5791,34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" strokecolor="#ffc000"/>
              </v:group>
            </w:pict>
          </mc:Fallback>
        </mc:AlternateContent>
      </w:r>
      <w:r w:rsidRPr="00370BD0">
        <w:rPr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13358B0B" wp14:editId="108216A2">
                <wp:simplePos x="0" y="0"/>
                <wp:positionH relativeFrom="column">
                  <wp:posOffset>4701540</wp:posOffset>
                </wp:positionH>
                <wp:positionV relativeFrom="paragraph">
                  <wp:posOffset>1655445</wp:posOffset>
                </wp:positionV>
                <wp:extent cx="1172845" cy="229870"/>
                <wp:effectExtent l="0" t="0" r="2540" b="0"/>
                <wp:wrapNone/>
                <wp:docPr id="2" name="Text Box 1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72845" cy="2298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4289590" w14:textId="7752E7C4" w:rsidR="00AE7344" w:rsidRPr="00AE7344" w:rsidRDefault="00AE734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734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ensitivity</w:t>
                            </w:r>
                            <w:r w:rsidRPr="00AE734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≥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89</w:t>
                            </w:r>
                            <w:r w:rsidRPr="00AE734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.5%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358B0B" id="Text Box 131" o:spid="_x0000_s1032" type="#_x0000_t202" style="position:absolute;margin-left:370.2pt;margin-top:130.35pt;width:92.35pt;height:18.1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" filled="f" stroked="f">
                <v:textbox>
                  <w:txbxContent>
                    <w:p w14:paraId="34289590" w14:textId="7752E7C4" w:rsidR="00AE7344" w:rsidRPr="00AE7344" w:rsidRDefault="00AE734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7344">
                        <w:rPr>
                          <w:rFonts w:ascii="Arial" w:hAnsi="Arial" w:cs="Arial"/>
                          <w:sz w:val="18"/>
                          <w:szCs w:val="18"/>
                        </w:rPr>
                        <w:t>S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ensitivity</w:t>
                      </w:r>
                      <w:r w:rsidRPr="00AE7344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≥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89</w:t>
                      </w:r>
                      <w:r w:rsidRPr="00AE7344">
                        <w:rPr>
                          <w:rFonts w:ascii="Arial" w:hAnsi="Arial" w:cs="Arial"/>
                          <w:sz w:val="18"/>
                          <w:szCs w:val="18"/>
                        </w:rPr>
                        <w:t>.5%</w:t>
                      </w:r>
                    </w:p>
                  </w:txbxContent>
                </v:textbox>
              </v:shape>
            </w:pict>
          </mc:Fallback>
        </mc:AlternateContent>
      </w:r>
      <w:r w:rsidRPr="00370BD0">
        <w:rPr>
          <w:noProof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13358B0B" wp14:editId="3F7F4019">
                <wp:simplePos x="0" y="0"/>
                <wp:positionH relativeFrom="column">
                  <wp:posOffset>4704715</wp:posOffset>
                </wp:positionH>
                <wp:positionV relativeFrom="paragraph">
                  <wp:posOffset>330835</wp:posOffset>
                </wp:positionV>
                <wp:extent cx="1172845" cy="334645"/>
                <wp:effectExtent l="0" t="0" r="0" b="0"/>
                <wp:wrapNone/>
                <wp:docPr id="1" name="Text Box 1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72845" cy="3346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AAF8FAB" w14:textId="3345A7FF" w:rsidR="00AE7344" w:rsidRPr="00AE7344" w:rsidRDefault="00AE734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734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pecificity ≥98.5%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3358B0B" id="Text Box 130" o:spid="_x0000_s1033" type="#_x0000_t202" style="position:absolute;margin-left:370.45pt;margin-top:26.05pt;width:92.35pt;height:26.35pt;z-index:25166028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" filled="f" stroked="f">
                <v:textbox style="mso-fit-shape-to-text:t">
                  <w:txbxContent>
                    <w:p w14:paraId="6AAF8FAB" w14:textId="3345A7FF" w:rsidR="00AE7344" w:rsidRPr="00AE7344" w:rsidRDefault="00AE734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7344">
                        <w:rPr>
                          <w:rFonts w:ascii="Arial" w:hAnsi="Arial" w:cs="Arial"/>
                          <w:sz w:val="18"/>
                          <w:szCs w:val="18"/>
                        </w:rPr>
                        <w:t>Specificity ≥98.5%</w:t>
                      </w:r>
                    </w:p>
                  </w:txbxContent>
                </v:textbox>
              </v:shape>
            </w:pict>
          </mc:Fallback>
        </mc:AlternateContent>
      </w:r>
      <w:r w:rsidR="009408AA" w:rsidRPr="00370BD0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911168" behindDoc="1" locked="0" layoutInCell="1" allowOverlap="1" wp14:anchorId="741E8166" wp14:editId="204ECB71">
            <wp:simplePos x="0" y="0"/>
            <wp:positionH relativeFrom="column">
              <wp:posOffset>0</wp:posOffset>
            </wp:positionH>
            <wp:positionV relativeFrom="paragraph">
              <wp:posOffset>111760</wp:posOffset>
            </wp:positionV>
            <wp:extent cx="4751269" cy="3733800"/>
            <wp:effectExtent l="0" t="0" r="0" b="0"/>
            <wp:wrapNone/>
            <wp:docPr id="125" name="Picture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5954" cy="37374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sectPr w:rsidR="00AE7344" w:rsidRPr="002B543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884281" w14:textId="77777777" w:rsidR="00752345" w:rsidRDefault="00752345" w:rsidP="007D159D">
      <w:pPr>
        <w:spacing w:after="0" w:line="240" w:lineRule="auto"/>
      </w:pPr>
      <w:r>
        <w:separator/>
      </w:r>
    </w:p>
  </w:endnote>
  <w:endnote w:type="continuationSeparator" w:id="0">
    <w:p w14:paraId="05DA08A6" w14:textId="77777777" w:rsidR="00752345" w:rsidRDefault="00752345" w:rsidP="007D15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9795986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69BA09FF" w14:textId="30C0B08E" w:rsidR="0017531C" w:rsidRPr="007D159D" w:rsidRDefault="0017531C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7D159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7D159D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7D159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8763A">
          <w:rPr>
            <w:rFonts w:ascii="Times New Roman" w:hAnsi="Times New Roman" w:cs="Times New Roman"/>
            <w:noProof/>
            <w:sz w:val="24"/>
            <w:szCs w:val="24"/>
          </w:rPr>
          <w:t>13</w:t>
        </w:r>
        <w:r w:rsidRPr="007D159D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7BD8648" w14:textId="77777777" w:rsidR="0017531C" w:rsidRDefault="0017531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81469B" w14:textId="77777777" w:rsidR="00752345" w:rsidRDefault="00752345" w:rsidP="007D159D">
      <w:pPr>
        <w:spacing w:after="0" w:line="240" w:lineRule="auto"/>
      </w:pPr>
      <w:r>
        <w:separator/>
      </w:r>
    </w:p>
  </w:footnote>
  <w:footnote w:type="continuationSeparator" w:id="0">
    <w:p w14:paraId="490035B7" w14:textId="77777777" w:rsidR="00752345" w:rsidRDefault="00752345" w:rsidP="007D159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B05F44"/>
    <w:multiLevelType w:val="hybridMultilevel"/>
    <w:tmpl w:val="09C072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467B2898"/>
    <w:multiLevelType w:val="hybridMultilevel"/>
    <w:tmpl w:val="34700F5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4C0D540C"/>
    <w:multiLevelType w:val="hybridMultilevel"/>
    <w:tmpl w:val="13F03B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3204228"/>
    <w:multiLevelType w:val="hybridMultilevel"/>
    <w:tmpl w:val="5D20E98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533C7C32"/>
    <w:multiLevelType w:val="hybridMultilevel"/>
    <w:tmpl w:val="00A2C56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59B65BAC"/>
    <w:multiLevelType w:val="hybridMultilevel"/>
    <w:tmpl w:val="35348A0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E465D61"/>
    <w:multiLevelType w:val="hybridMultilevel"/>
    <w:tmpl w:val="5BE029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E5B1FDC"/>
    <w:multiLevelType w:val="hybridMultilevel"/>
    <w:tmpl w:val="D7A8C57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672537BB"/>
    <w:multiLevelType w:val="hybridMultilevel"/>
    <w:tmpl w:val="7FD21C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68C50BC6"/>
    <w:multiLevelType w:val="hybridMultilevel"/>
    <w:tmpl w:val="995A7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7AD74AD8"/>
    <w:multiLevelType w:val="hybridMultilevel"/>
    <w:tmpl w:val="0752289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034958884">
    <w:abstractNumId w:val="8"/>
  </w:num>
  <w:num w:numId="2" w16cid:durableId="1178230959">
    <w:abstractNumId w:val="4"/>
  </w:num>
  <w:num w:numId="3" w16cid:durableId="1597252946">
    <w:abstractNumId w:val="1"/>
  </w:num>
  <w:num w:numId="4" w16cid:durableId="103235988">
    <w:abstractNumId w:val="5"/>
  </w:num>
  <w:num w:numId="5" w16cid:durableId="63376883">
    <w:abstractNumId w:val="7"/>
  </w:num>
  <w:num w:numId="6" w16cid:durableId="680857783">
    <w:abstractNumId w:val="9"/>
  </w:num>
  <w:num w:numId="7" w16cid:durableId="1485391354">
    <w:abstractNumId w:val="0"/>
  </w:num>
  <w:num w:numId="8" w16cid:durableId="1029649667">
    <w:abstractNumId w:val="2"/>
  </w:num>
  <w:num w:numId="9" w16cid:durableId="1101801155">
    <w:abstractNumId w:val="10"/>
  </w:num>
  <w:num w:numId="10" w16cid:durableId="672992191">
    <w:abstractNumId w:val="6"/>
  </w:num>
  <w:num w:numId="11" w16cid:durableId="105847557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98"/>
  <w:activeWritingStyle w:appName="MSWord" w:lang="es-MX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s-MX" w:vendorID="64" w:dllVersion="0" w:nlCheck="1" w:checkStyle="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Chem Lab M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ssxf9dk2sztkexdf25dxf7f90vpp22z9ap&quot;&gt;SARS-CoV-2 RUO Preanalytics Library&lt;record-ids&gt;&lt;item&gt;1&lt;/item&gt;&lt;item&gt;2&lt;/item&gt;&lt;item&gt;3&lt;/item&gt;&lt;item&gt;4&lt;/item&gt;&lt;item&gt;5&lt;/item&gt;&lt;item&gt;6&lt;/item&gt;&lt;item&gt;14&lt;/item&gt;&lt;item&gt;15&lt;/item&gt;&lt;/record-ids&gt;&lt;/item&gt;&lt;/Libraries&gt;"/>
  </w:docVars>
  <w:rsids>
    <w:rsidRoot w:val="007939E0"/>
    <w:rsid w:val="00000386"/>
    <w:rsid w:val="000008AC"/>
    <w:rsid w:val="00004FF9"/>
    <w:rsid w:val="00005081"/>
    <w:rsid w:val="000069A0"/>
    <w:rsid w:val="00007122"/>
    <w:rsid w:val="00007123"/>
    <w:rsid w:val="000077DC"/>
    <w:rsid w:val="00010EB8"/>
    <w:rsid w:val="00012BE8"/>
    <w:rsid w:val="00012E6F"/>
    <w:rsid w:val="0001376E"/>
    <w:rsid w:val="00016587"/>
    <w:rsid w:val="00016F4F"/>
    <w:rsid w:val="00021277"/>
    <w:rsid w:val="000221E2"/>
    <w:rsid w:val="000230E4"/>
    <w:rsid w:val="0002557C"/>
    <w:rsid w:val="0002585F"/>
    <w:rsid w:val="00025CF5"/>
    <w:rsid w:val="00026EA2"/>
    <w:rsid w:val="000300A0"/>
    <w:rsid w:val="00033E9A"/>
    <w:rsid w:val="000367FE"/>
    <w:rsid w:val="000404F9"/>
    <w:rsid w:val="00040FA1"/>
    <w:rsid w:val="000412B2"/>
    <w:rsid w:val="000416BC"/>
    <w:rsid w:val="00042AE2"/>
    <w:rsid w:val="00043A93"/>
    <w:rsid w:val="0004427D"/>
    <w:rsid w:val="00047536"/>
    <w:rsid w:val="00062ABC"/>
    <w:rsid w:val="00065436"/>
    <w:rsid w:val="00065FEE"/>
    <w:rsid w:val="00066121"/>
    <w:rsid w:val="00067ABC"/>
    <w:rsid w:val="00070DF1"/>
    <w:rsid w:val="000712EC"/>
    <w:rsid w:val="0007140E"/>
    <w:rsid w:val="00072088"/>
    <w:rsid w:val="000725FD"/>
    <w:rsid w:val="00073BDA"/>
    <w:rsid w:val="00076561"/>
    <w:rsid w:val="000801CC"/>
    <w:rsid w:val="000826D6"/>
    <w:rsid w:val="00083D29"/>
    <w:rsid w:val="000841DE"/>
    <w:rsid w:val="000855E1"/>
    <w:rsid w:val="000879ED"/>
    <w:rsid w:val="00087CFE"/>
    <w:rsid w:val="000921FB"/>
    <w:rsid w:val="0009252D"/>
    <w:rsid w:val="000960E4"/>
    <w:rsid w:val="00096539"/>
    <w:rsid w:val="000975AF"/>
    <w:rsid w:val="000A0764"/>
    <w:rsid w:val="000A096F"/>
    <w:rsid w:val="000A691F"/>
    <w:rsid w:val="000A79AE"/>
    <w:rsid w:val="000B201D"/>
    <w:rsid w:val="000C4DB2"/>
    <w:rsid w:val="000C5BAF"/>
    <w:rsid w:val="000C772E"/>
    <w:rsid w:val="000C7BD5"/>
    <w:rsid w:val="000C7D38"/>
    <w:rsid w:val="000D010F"/>
    <w:rsid w:val="000D0A9C"/>
    <w:rsid w:val="000D123B"/>
    <w:rsid w:val="000D136E"/>
    <w:rsid w:val="000D21CD"/>
    <w:rsid w:val="000E02EA"/>
    <w:rsid w:val="000E1B05"/>
    <w:rsid w:val="000E52E5"/>
    <w:rsid w:val="000E6112"/>
    <w:rsid w:val="000E67CD"/>
    <w:rsid w:val="000E71A5"/>
    <w:rsid w:val="000E794F"/>
    <w:rsid w:val="000E7B8E"/>
    <w:rsid w:val="000F63C4"/>
    <w:rsid w:val="001011BC"/>
    <w:rsid w:val="0010210D"/>
    <w:rsid w:val="001030E3"/>
    <w:rsid w:val="00103D2E"/>
    <w:rsid w:val="0010597A"/>
    <w:rsid w:val="0010609D"/>
    <w:rsid w:val="00106937"/>
    <w:rsid w:val="00106DB0"/>
    <w:rsid w:val="00112511"/>
    <w:rsid w:val="0011361B"/>
    <w:rsid w:val="00113A89"/>
    <w:rsid w:val="00115291"/>
    <w:rsid w:val="0011558B"/>
    <w:rsid w:val="0011687F"/>
    <w:rsid w:val="00116AC5"/>
    <w:rsid w:val="001173BD"/>
    <w:rsid w:val="00117C2A"/>
    <w:rsid w:val="001208BA"/>
    <w:rsid w:val="00121A8B"/>
    <w:rsid w:val="00126D10"/>
    <w:rsid w:val="00130C08"/>
    <w:rsid w:val="0013473E"/>
    <w:rsid w:val="00136CD9"/>
    <w:rsid w:val="00146E8C"/>
    <w:rsid w:val="00150D4B"/>
    <w:rsid w:val="00150E3F"/>
    <w:rsid w:val="00152307"/>
    <w:rsid w:val="0015577D"/>
    <w:rsid w:val="00157598"/>
    <w:rsid w:val="00161B88"/>
    <w:rsid w:val="00165E64"/>
    <w:rsid w:val="0016649A"/>
    <w:rsid w:val="0016676B"/>
    <w:rsid w:val="00166828"/>
    <w:rsid w:val="001733BF"/>
    <w:rsid w:val="00173ED7"/>
    <w:rsid w:val="0017531C"/>
    <w:rsid w:val="00181068"/>
    <w:rsid w:val="00182EDF"/>
    <w:rsid w:val="0018336F"/>
    <w:rsid w:val="0018375B"/>
    <w:rsid w:val="00184AE2"/>
    <w:rsid w:val="001851D1"/>
    <w:rsid w:val="001864AD"/>
    <w:rsid w:val="001877EF"/>
    <w:rsid w:val="00187A59"/>
    <w:rsid w:val="00191591"/>
    <w:rsid w:val="00195C1F"/>
    <w:rsid w:val="00197598"/>
    <w:rsid w:val="001A06F9"/>
    <w:rsid w:val="001A1839"/>
    <w:rsid w:val="001A1D0A"/>
    <w:rsid w:val="001A23B5"/>
    <w:rsid w:val="001A3E3C"/>
    <w:rsid w:val="001A4ABC"/>
    <w:rsid w:val="001A5A1D"/>
    <w:rsid w:val="001A764C"/>
    <w:rsid w:val="001B24B2"/>
    <w:rsid w:val="001B4D3E"/>
    <w:rsid w:val="001B53EA"/>
    <w:rsid w:val="001B6793"/>
    <w:rsid w:val="001B7615"/>
    <w:rsid w:val="001C2CBC"/>
    <w:rsid w:val="001C3151"/>
    <w:rsid w:val="001D1261"/>
    <w:rsid w:val="001D2D65"/>
    <w:rsid w:val="001E00D4"/>
    <w:rsid w:val="001E0360"/>
    <w:rsid w:val="001E03E7"/>
    <w:rsid w:val="001E0E4C"/>
    <w:rsid w:val="001E248A"/>
    <w:rsid w:val="001E3B09"/>
    <w:rsid w:val="001E4127"/>
    <w:rsid w:val="001E7A05"/>
    <w:rsid w:val="001E7CBD"/>
    <w:rsid w:val="001F16ED"/>
    <w:rsid w:val="001F5E7D"/>
    <w:rsid w:val="001F66D6"/>
    <w:rsid w:val="00201D9C"/>
    <w:rsid w:val="002031B0"/>
    <w:rsid w:val="00203845"/>
    <w:rsid w:val="00204D1B"/>
    <w:rsid w:val="00204DB1"/>
    <w:rsid w:val="002051BC"/>
    <w:rsid w:val="00210B70"/>
    <w:rsid w:val="00212C54"/>
    <w:rsid w:val="0021324D"/>
    <w:rsid w:val="0021375B"/>
    <w:rsid w:val="00214131"/>
    <w:rsid w:val="002205EC"/>
    <w:rsid w:val="00222370"/>
    <w:rsid w:val="0022286D"/>
    <w:rsid w:val="002236FF"/>
    <w:rsid w:val="00223751"/>
    <w:rsid w:val="002268EF"/>
    <w:rsid w:val="0023068D"/>
    <w:rsid w:val="002311F5"/>
    <w:rsid w:val="00231274"/>
    <w:rsid w:val="00231E30"/>
    <w:rsid w:val="00236695"/>
    <w:rsid w:val="00240FB3"/>
    <w:rsid w:val="0024183B"/>
    <w:rsid w:val="0024516E"/>
    <w:rsid w:val="00245EB3"/>
    <w:rsid w:val="002464B6"/>
    <w:rsid w:val="00247516"/>
    <w:rsid w:val="0025099B"/>
    <w:rsid w:val="00251AF8"/>
    <w:rsid w:val="00255BC4"/>
    <w:rsid w:val="00256589"/>
    <w:rsid w:val="00263839"/>
    <w:rsid w:val="00264C9B"/>
    <w:rsid w:val="00265E4B"/>
    <w:rsid w:val="002724A1"/>
    <w:rsid w:val="00273936"/>
    <w:rsid w:val="00274742"/>
    <w:rsid w:val="0027538F"/>
    <w:rsid w:val="002801A8"/>
    <w:rsid w:val="00280208"/>
    <w:rsid w:val="00280888"/>
    <w:rsid w:val="0028201A"/>
    <w:rsid w:val="0028370C"/>
    <w:rsid w:val="002848F5"/>
    <w:rsid w:val="00284EB1"/>
    <w:rsid w:val="002859AC"/>
    <w:rsid w:val="00291DA8"/>
    <w:rsid w:val="0029254F"/>
    <w:rsid w:val="002929B0"/>
    <w:rsid w:val="002967E1"/>
    <w:rsid w:val="0029765B"/>
    <w:rsid w:val="002A1965"/>
    <w:rsid w:val="002A58EB"/>
    <w:rsid w:val="002B0B63"/>
    <w:rsid w:val="002B0EB8"/>
    <w:rsid w:val="002B1B66"/>
    <w:rsid w:val="002B241A"/>
    <w:rsid w:val="002B34A4"/>
    <w:rsid w:val="002B44E8"/>
    <w:rsid w:val="002B543E"/>
    <w:rsid w:val="002C472C"/>
    <w:rsid w:val="002C5CC0"/>
    <w:rsid w:val="002D2F18"/>
    <w:rsid w:val="002D40F5"/>
    <w:rsid w:val="002D6B32"/>
    <w:rsid w:val="002E0288"/>
    <w:rsid w:val="002E0EE7"/>
    <w:rsid w:val="002E160F"/>
    <w:rsid w:val="002E3902"/>
    <w:rsid w:val="002E3BB0"/>
    <w:rsid w:val="002E3E2D"/>
    <w:rsid w:val="002E4F96"/>
    <w:rsid w:val="002F1002"/>
    <w:rsid w:val="002F166B"/>
    <w:rsid w:val="002F1AF0"/>
    <w:rsid w:val="00300361"/>
    <w:rsid w:val="00300E69"/>
    <w:rsid w:val="00304E24"/>
    <w:rsid w:val="0030587C"/>
    <w:rsid w:val="00305A70"/>
    <w:rsid w:val="003078CF"/>
    <w:rsid w:val="00307F5B"/>
    <w:rsid w:val="003109ED"/>
    <w:rsid w:val="00312D89"/>
    <w:rsid w:val="00313F02"/>
    <w:rsid w:val="003157EF"/>
    <w:rsid w:val="00320112"/>
    <w:rsid w:val="00321D71"/>
    <w:rsid w:val="00321E4D"/>
    <w:rsid w:val="00322156"/>
    <w:rsid w:val="00324368"/>
    <w:rsid w:val="003248BA"/>
    <w:rsid w:val="0032712A"/>
    <w:rsid w:val="0033500F"/>
    <w:rsid w:val="003351E5"/>
    <w:rsid w:val="003358A6"/>
    <w:rsid w:val="0033779E"/>
    <w:rsid w:val="003378E0"/>
    <w:rsid w:val="003405D9"/>
    <w:rsid w:val="00343590"/>
    <w:rsid w:val="00347C75"/>
    <w:rsid w:val="003505E8"/>
    <w:rsid w:val="003512A9"/>
    <w:rsid w:val="00351C5A"/>
    <w:rsid w:val="003523A3"/>
    <w:rsid w:val="003556D3"/>
    <w:rsid w:val="00357A24"/>
    <w:rsid w:val="00363665"/>
    <w:rsid w:val="00370800"/>
    <w:rsid w:val="00370BD0"/>
    <w:rsid w:val="003727C2"/>
    <w:rsid w:val="00373173"/>
    <w:rsid w:val="003819F4"/>
    <w:rsid w:val="0038230A"/>
    <w:rsid w:val="0038375F"/>
    <w:rsid w:val="00384251"/>
    <w:rsid w:val="003852D0"/>
    <w:rsid w:val="00385E50"/>
    <w:rsid w:val="00386D84"/>
    <w:rsid w:val="00387181"/>
    <w:rsid w:val="0038762B"/>
    <w:rsid w:val="003908E5"/>
    <w:rsid w:val="00390B1A"/>
    <w:rsid w:val="00390BDF"/>
    <w:rsid w:val="00391B9C"/>
    <w:rsid w:val="003942A8"/>
    <w:rsid w:val="00395F1D"/>
    <w:rsid w:val="00397A3D"/>
    <w:rsid w:val="003A11C7"/>
    <w:rsid w:val="003A1AC7"/>
    <w:rsid w:val="003A5163"/>
    <w:rsid w:val="003A51D8"/>
    <w:rsid w:val="003B1065"/>
    <w:rsid w:val="003B1965"/>
    <w:rsid w:val="003B3055"/>
    <w:rsid w:val="003B307D"/>
    <w:rsid w:val="003B644F"/>
    <w:rsid w:val="003B6D8C"/>
    <w:rsid w:val="003B79FC"/>
    <w:rsid w:val="003C118B"/>
    <w:rsid w:val="003C1A78"/>
    <w:rsid w:val="003C1BB5"/>
    <w:rsid w:val="003C46F6"/>
    <w:rsid w:val="003C766E"/>
    <w:rsid w:val="003D0785"/>
    <w:rsid w:val="003D078E"/>
    <w:rsid w:val="003D26B4"/>
    <w:rsid w:val="003D2D73"/>
    <w:rsid w:val="003D4CBB"/>
    <w:rsid w:val="003D7092"/>
    <w:rsid w:val="003D7E2D"/>
    <w:rsid w:val="003E0857"/>
    <w:rsid w:val="003E19D0"/>
    <w:rsid w:val="003E374C"/>
    <w:rsid w:val="003E455F"/>
    <w:rsid w:val="003E4D2F"/>
    <w:rsid w:val="003E56DB"/>
    <w:rsid w:val="003E67B4"/>
    <w:rsid w:val="003E7224"/>
    <w:rsid w:val="003F0730"/>
    <w:rsid w:val="003F39FF"/>
    <w:rsid w:val="003F64D9"/>
    <w:rsid w:val="00400481"/>
    <w:rsid w:val="00401AA1"/>
    <w:rsid w:val="00403567"/>
    <w:rsid w:val="00407556"/>
    <w:rsid w:val="00407B38"/>
    <w:rsid w:val="0041009C"/>
    <w:rsid w:val="004116E9"/>
    <w:rsid w:val="00411D6E"/>
    <w:rsid w:val="004127C2"/>
    <w:rsid w:val="00413CD5"/>
    <w:rsid w:val="004150EC"/>
    <w:rsid w:val="00416AC9"/>
    <w:rsid w:val="00417507"/>
    <w:rsid w:val="00421971"/>
    <w:rsid w:val="00424B5D"/>
    <w:rsid w:val="004256CD"/>
    <w:rsid w:val="00427506"/>
    <w:rsid w:val="00431914"/>
    <w:rsid w:val="004325F4"/>
    <w:rsid w:val="00432845"/>
    <w:rsid w:val="00435570"/>
    <w:rsid w:val="00436ACE"/>
    <w:rsid w:val="004372D6"/>
    <w:rsid w:val="00446AD6"/>
    <w:rsid w:val="00446E43"/>
    <w:rsid w:val="00453A6F"/>
    <w:rsid w:val="00455061"/>
    <w:rsid w:val="004552A4"/>
    <w:rsid w:val="004571D7"/>
    <w:rsid w:val="00460CD6"/>
    <w:rsid w:val="0046208D"/>
    <w:rsid w:val="004639DA"/>
    <w:rsid w:val="00465D8C"/>
    <w:rsid w:val="004661A8"/>
    <w:rsid w:val="004673E0"/>
    <w:rsid w:val="00467794"/>
    <w:rsid w:val="004706C2"/>
    <w:rsid w:val="00473DAF"/>
    <w:rsid w:val="0047492D"/>
    <w:rsid w:val="00474EC6"/>
    <w:rsid w:val="00475043"/>
    <w:rsid w:val="00476B70"/>
    <w:rsid w:val="00476C3B"/>
    <w:rsid w:val="0048219C"/>
    <w:rsid w:val="00484310"/>
    <w:rsid w:val="0048550F"/>
    <w:rsid w:val="00485908"/>
    <w:rsid w:val="00486B11"/>
    <w:rsid w:val="004874BD"/>
    <w:rsid w:val="00490CDF"/>
    <w:rsid w:val="00492236"/>
    <w:rsid w:val="004A05FF"/>
    <w:rsid w:val="004A2816"/>
    <w:rsid w:val="004A5429"/>
    <w:rsid w:val="004A5B9C"/>
    <w:rsid w:val="004A668C"/>
    <w:rsid w:val="004B0E98"/>
    <w:rsid w:val="004B3C4E"/>
    <w:rsid w:val="004B6C5A"/>
    <w:rsid w:val="004B7D1D"/>
    <w:rsid w:val="004C27DB"/>
    <w:rsid w:val="004C65D0"/>
    <w:rsid w:val="004D074F"/>
    <w:rsid w:val="004D3704"/>
    <w:rsid w:val="004D4186"/>
    <w:rsid w:val="004D4796"/>
    <w:rsid w:val="004D4887"/>
    <w:rsid w:val="004D69D4"/>
    <w:rsid w:val="004E11CD"/>
    <w:rsid w:val="004E144D"/>
    <w:rsid w:val="004F1353"/>
    <w:rsid w:val="004F40A2"/>
    <w:rsid w:val="004F4DBB"/>
    <w:rsid w:val="004F5EFC"/>
    <w:rsid w:val="004F6AE9"/>
    <w:rsid w:val="00500189"/>
    <w:rsid w:val="005015B9"/>
    <w:rsid w:val="00501FA4"/>
    <w:rsid w:val="00502612"/>
    <w:rsid w:val="0050356C"/>
    <w:rsid w:val="005038F0"/>
    <w:rsid w:val="00504341"/>
    <w:rsid w:val="00504A13"/>
    <w:rsid w:val="005052EF"/>
    <w:rsid w:val="00505B78"/>
    <w:rsid w:val="00507360"/>
    <w:rsid w:val="005126AD"/>
    <w:rsid w:val="005131C3"/>
    <w:rsid w:val="00514F7E"/>
    <w:rsid w:val="00515475"/>
    <w:rsid w:val="005164A5"/>
    <w:rsid w:val="005175F0"/>
    <w:rsid w:val="00517691"/>
    <w:rsid w:val="00524399"/>
    <w:rsid w:val="005247C9"/>
    <w:rsid w:val="00525468"/>
    <w:rsid w:val="005274A1"/>
    <w:rsid w:val="00532796"/>
    <w:rsid w:val="00532A10"/>
    <w:rsid w:val="0053643E"/>
    <w:rsid w:val="0054044B"/>
    <w:rsid w:val="005407F5"/>
    <w:rsid w:val="005414C0"/>
    <w:rsid w:val="00541592"/>
    <w:rsid w:val="00541775"/>
    <w:rsid w:val="0054537A"/>
    <w:rsid w:val="005464AE"/>
    <w:rsid w:val="00552702"/>
    <w:rsid w:val="00553E51"/>
    <w:rsid w:val="00554007"/>
    <w:rsid w:val="00554F51"/>
    <w:rsid w:val="00555DD0"/>
    <w:rsid w:val="005562FE"/>
    <w:rsid w:val="0055658B"/>
    <w:rsid w:val="005578D3"/>
    <w:rsid w:val="00562903"/>
    <w:rsid w:val="00562DFC"/>
    <w:rsid w:val="005636C9"/>
    <w:rsid w:val="0056792F"/>
    <w:rsid w:val="005700E0"/>
    <w:rsid w:val="005701C5"/>
    <w:rsid w:val="00571029"/>
    <w:rsid w:val="00571DD2"/>
    <w:rsid w:val="00573A49"/>
    <w:rsid w:val="005750F1"/>
    <w:rsid w:val="0058109B"/>
    <w:rsid w:val="00583C9C"/>
    <w:rsid w:val="00584819"/>
    <w:rsid w:val="0058508D"/>
    <w:rsid w:val="005852F6"/>
    <w:rsid w:val="0058763A"/>
    <w:rsid w:val="00587B31"/>
    <w:rsid w:val="005901A1"/>
    <w:rsid w:val="005905BC"/>
    <w:rsid w:val="00591502"/>
    <w:rsid w:val="00592EBE"/>
    <w:rsid w:val="00593398"/>
    <w:rsid w:val="0059465A"/>
    <w:rsid w:val="00595565"/>
    <w:rsid w:val="0059626F"/>
    <w:rsid w:val="005974FA"/>
    <w:rsid w:val="005A1548"/>
    <w:rsid w:val="005A19F8"/>
    <w:rsid w:val="005A23AD"/>
    <w:rsid w:val="005A4515"/>
    <w:rsid w:val="005A6002"/>
    <w:rsid w:val="005B0709"/>
    <w:rsid w:val="005B182A"/>
    <w:rsid w:val="005B195A"/>
    <w:rsid w:val="005B1D4F"/>
    <w:rsid w:val="005B3F1F"/>
    <w:rsid w:val="005B51BA"/>
    <w:rsid w:val="005B6F46"/>
    <w:rsid w:val="005B79AD"/>
    <w:rsid w:val="005C084E"/>
    <w:rsid w:val="005C3C03"/>
    <w:rsid w:val="005C467F"/>
    <w:rsid w:val="005C4E15"/>
    <w:rsid w:val="005C4E7A"/>
    <w:rsid w:val="005C4EA9"/>
    <w:rsid w:val="005D2044"/>
    <w:rsid w:val="005D384E"/>
    <w:rsid w:val="005D3E54"/>
    <w:rsid w:val="005D4D69"/>
    <w:rsid w:val="005D50BC"/>
    <w:rsid w:val="005D5D19"/>
    <w:rsid w:val="005D61A6"/>
    <w:rsid w:val="005D7801"/>
    <w:rsid w:val="005D798D"/>
    <w:rsid w:val="005D7FC5"/>
    <w:rsid w:val="005E231C"/>
    <w:rsid w:val="005E271D"/>
    <w:rsid w:val="005E3498"/>
    <w:rsid w:val="005E4EF7"/>
    <w:rsid w:val="005E6A2D"/>
    <w:rsid w:val="005F1E47"/>
    <w:rsid w:val="005F2EC4"/>
    <w:rsid w:val="005F630D"/>
    <w:rsid w:val="005F7241"/>
    <w:rsid w:val="00600D49"/>
    <w:rsid w:val="00603065"/>
    <w:rsid w:val="006035E2"/>
    <w:rsid w:val="00605320"/>
    <w:rsid w:val="00605FD0"/>
    <w:rsid w:val="006068D0"/>
    <w:rsid w:val="0060694E"/>
    <w:rsid w:val="00611383"/>
    <w:rsid w:val="0061347A"/>
    <w:rsid w:val="00615CB8"/>
    <w:rsid w:val="00617249"/>
    <w:rsid w:val="00617BBD"/>
    <w:rsid w:val="00620A82"/>
    <w:rsid w:val="00620F11"/>
    <w:rsid w:val="00621AF6"/>
    <w:rsid w:val="00623910"/>
    <w:rsid w:val="00624173"/>
    <w:rsid w:val="006270A6"/>
    <w:rsid w:val="0062750F"/>
    <w:rsid w:val="006329AE"/>
    <w:rsid w:val="006332FA"/>
    <w:rsid w:val="006337FB"/>
    <w:rsid w:val="006356D2"/>
    <w:rsid w:val="006356F7"/>
    <w:rsid w:val="0063672E"/>
    <w:rsid w:val="00640079"/>
    <w:rsid w:val="006404D5"/>
    <w:rsid w:val="006414EE"/>
    <w:rsid w:val="006442D8"/>
    <w:rsid w:val="00644CCD"/>
    <w:rsid w:val="00645009"/>
    <w:rsid w:val="00647705"/>
    <w:rsid w:val="00651156"/>
    <w:rsid w:val="00654D3A"/>
    <w:rsid w:val="00656310"/>
    <w:rsid w:val="00660EF1"/>
    <w:rsid w:val="006629D8"/>
    <w:rsid w:val="00666588"/>
    <w:rsid w:val="00667D66"/>
    <w:rsid w:val="00675A40"/>
    <w:rsid w:val="00675C86"/>
    <w:rsid w:val="00676673"/>
    <w:rsid w:val="006815E2"/>
    <w:rsid w:val="00681CE3"/>
    <w:rsid w:val="006835E5"/>
    <w:rsid w:val="006862CA"/>
    <w:rsid w:val="00686A00"/>
    <w:rsid w:val="0069175E"/>
    <w:rsid w:val="00692CC6"/>
    <w:rsid w:val="0069336E"/>
    <w:rsid w:val="00694E00"/>
    <w:rsid w:val="00695C11"/>
    <w:rsid w:val="00695C81"/>
    <w:rsid w:val="006A34C5"/>
    <w:rsid w:val="006A5240"/>
    <w:rsid w:val="006B0B95"/>
    <w:rsid w:val="006B19CC"/>
    <w:rsid w:val="006B42D4"/>
    <w:rsid w:val="006B4AC7"/>
    <w:rsid w:val="006B4F1D"/>
    <w:rsid w:val="006B558B"/>
    <w:rsid w:val="006B657E"/>
    <w:rsid w:val="006B7F69"/>
    <w:rsid w:val="006C165A"/>
    <w:rsid w:val="006C3D91"/>
    <w:rsid w:val="006C5A11"/>
    <w:rsid w:val="006C63C6"/>
    <w:rsid w:val="006C68A5"/>
    <w:rsid w:val="006C7089"/>
    <w:rsid w:val="006D1AAD"/>
    <w:rsid w:val="006D2BD5"/>
    <w:rsid w:val="006D3151"/>
    <w:rsid w:val="006D4CB3"/>
    <w:rsid w:val="006E09CA"/>
    <w:rsid w:val="006E16B6"/>
    <w:rsid w:val="006E3532"/>
    <w:rsid w:val="006E612D"/>
    <w:rsid w:val="006E6172"/>
    <w:rsid w:val="006F1CF1"/>
    <w:rsid w:val="006F1F3D"/>
    <w:rsid w:val="006F1FC7"/>
    <w:rsid w:val="006F2C1F"/>
    <w:rsid w:val="006F4EB5"/>
    <w:rsid w:val="006F677E"/>
    <w:rsid w:val="006F6D86"/>
    <w:rsid w:val="006F6F6D"/>
    <w:rsid w:val="00701102"/>
    <w:rsid w:val="00705853"/>
    <w:rsid w:val="00707106"/>
    <w:rsid w:val="00707D8F"/>
    <w:rsid w:val="0071387A"/>
    <w:rsid w:val="0071400D"/>
    <w:rsid w:val="00716EE3"/>
    <w:rsid w:val="007203F8"/>
    <w:rsid w:val="00720E8F"/>
    <w:rsid w:val="007215C8"/>
    <w:rsid w:val="007217CE"/>
    <w:rsid w:val="00723476"/>
    <w:rsid w:val="00724B6F"/>
    <w:rsid w:val="00733791"/>
    <w:rsid w:val="007338C1"/>
    <w:rsid w:val="00734B8E"/>
    <w:rsid w:val="00736C19"/>
    <w:rsid w:val="00736D89"/>
    <w:rsid w:val="00741ADF"/>
    <w:rsid w:val="007424FA"/>
    <w:rsid w:val="0074446E"/>
    <w:rsid w:val="00752345"/>
    <w:rsid w:val="00752CF5"/>
    <w:rsid w:val="0075415E"/>
    <w:rsid w:val="00754404"/>
    <w:rsid w:val="0075591C"/>
    <w:rsid w:val="00755E93"/>
    <w:rsid w:val="0076049A"/>
    <w:rsid w:val="007631D0"/>
    <w:rsid w:val="00770DDC"/>
    <w:rsid w:val="00775C92"/>
    <w:rsid w:val="00775DD5"/>
    <w:rsid w:val="007821FA"/>
    <w:rsid w:val="007849C0"/>
    <w:rsid w:val="00791071"/>
    <w:rsid w:val="007939E0"/>
    <w:rsid w:val="00793A3F"/>
    <w:rsid w:val="00794384"/>
    <w:rsid w:val="007958A6"/>
    <w:rsid w:val="007A0AC6"/>
    <w:rsid w:val="007A137E"/>
    <w:rsid w:val="007A495A"/>
    <w:rsid w:val="007A7BD0"/>
    <w:rsid w:val="007B047B"/>
    <w:rsid w:val="007B1873"/>
    <w:rsid w:val="007B23A3"/>
    <w:rsid w:val="007B2D3E"/>
    <w:rsid w:val="007B3208"/>
    <w:rsid w:val="007B4D11"/>
    <w:rsid w:val="007B559A"/>
    <w:rsid w:val="007C07FB"/>
    <w:rsid w:val="007C149E"/>
    <w:rsid w:val="007C5747"/>
    <w:rsid w:val="007C69D8"/>
    <w:rsid w:val="007C7A94"/>
    <w:rsid w:val="007C7C32"/>
    <w:rsid w:val="007D073D"/>
    <w:rsid w:val="007D159D"/>
    <w:rsid w:val="007D4201"/>
    <w:rsid w:val="007D4401"/>
    <w:rsid w:val="007D5407"/>
    <w:rsid w:val="007D565C"/>
    <w:rsid w:val="007D6014"/>
    <w:rsid w:val="007D7193"/>
    <w:rsid w:val="007E09B6"/>
    <w:rsid w:val="007E0C07"/>
    <w:rsid w:val="007E5D81"/>
    <w:rsid w:val="007E6EA8"/>
    <w:rsid w:val="007F03C4"/>
    <w:rsid w:val="007F3549"/>
    <w:rsid w:val="007F35A2"/>
    <w:rsid w:val="007F46EC"/>
    <w:rsid w:val="007F5022"/>
    <w:rsid w:val="007F56F3"/>
    <w:rsid w:val="007F7F40"/>
    <w:rsid w:val="00802C2F"/>
    <w:rsid w:val="0080352D"/>
    <w:rsid w:val="00803AFB"/>
    <w:rsid w:val="00811837"/>
    <w:rsid w:val="00811A04"/>
    <w:rsid w:val="00812C80"/>
    <w:rsid w:val="00813124"/>
    <w:rsid w:val="008136F0"/>
    <w:rsid w:val="00820A34"/>
    <w:rsid w:val="00821A90"/>
    <w:rsid w:val="0082288E"/>
    <w:rsid w:val="00823097"/>
    <w:rsid w:val="00824106"/>
    <w:rsid w:val="0082623A"/>
    <w:rsid w:val="00826980"/>
    <w:rsid w:val="0082724D"/>
    <w:rsid w:val="008305D5"/>
    <w:rsid w:val="00830A3F"/>
    <w:rsid w:val="00830FA6"/>
    <w:rsid w:val="00832D2C"/>
    <w:rsid w:val="00833813"/>
    <w:rsid w:val="00833E98"/>
    <w:rsid w:val="00835B3F"/>
    <w:rsid w:val="00840032"/>
    <w:rsid w:val="00840428"/>
    <w:rsid w:val="00841147"/>
    <w:rsid w:val="00842B99"/>
    <w:rsid w:val="0084339D"/>
    <w:rsid w:val="00845C5E"/>
    <w:rsid w:val="0084630D"/>
    <w:rsid w:val="008468EE"/>
    <w:rsid w:val="00846C29"/>
    <w:rsid w:val="00846F2C"/>
    <w:rsid w:val="00847219"/>
    <w:rsid w:val="00853700"/>
    <w:rsid w:val="00854A68"/>
    <w:rsid w:val="00855C3E"/>
    <w:rsid w:val="00856C61"/>
    <w:rsid w:val="00861F82"/>
    <w:rsid w:val="008643C9"/>
    <w:rsid w:val="008651AA"/>
    <w:rsid w:val="008651B9"/>
    <w:rsid w:val="00867857"/>
    <w:rsid w:val="00873023"/>
    <w:rsid w:val="0087307B"/>
    <w:rsid w:val="008730E4"/>
    <w:rsid w:val="00874FB1"/>
    <w:rsid w:val="0087555E"/>
    <w:rsid w:val="0087563B"/>
    <w:rsid w:val="00875BC9"/>
    <w:rsid w:val="00883304"/>
    <w:rsid w:val="008835F0"/>
    <w:rsid w:val="00884B86"/>
    <w:rsid w:val="00885D49"/>
    <w:rsid w:val="00887BDF"/>
    <w:rsid w:val="008910BF"/>
    <w:rsid w:val="008917B9"/>
    <w:rsid w:val="008949BB"/>
    <w:rsid w:val="00896616"/>
    <w:rsid w:val="008A204A"/>
    <w:rsid w:val="008A3B64"/>
    <w:rsid w:val="008A51FA"/>
    <w:rsid w:val="008A575C"/>
    <w:rsid w:val="008A5B72"/>
    <w:rsid w:val="008A5D10"/>
    <w:rsid w:val="008A75E8"/>
    <w:rsid w:val="008B27B5"/>
    <w:rsid w:val="008B4BF7"/>
    <w:rsid w:val="008C4356"/>
    <w:rsid w:val="008C46D5"/>
    <w:rsid w:val="008C5452"/>
    <w:rsid w:val="008C55D7"/>
    <w:rsid w:val="008C5D36"/>
    <w:rsid w:val="008C7D9B"/>
    <w:rsid w:val="008D014B"/>
    <w:rsid w:val="008D3610"/>
    <w:rsid w:val="008D431E"/>
    <w:rsid w:val="008D57F4"/>
    <w:rsid w:val="008D70D0"/>
    <w:rsid w:val="008D7D82"/>
    <w:rsid w:val="008E1F2C"/>
    <w:rsid w:val="008E2334"/>
    <w:rsid w:val="008E24E9"/>
    <w:rsid w:val="008E33D4"/>
    <w:rsid w:val="008E35BA"/>
    <w:rsid w:val="008E3A2A"/>
    <w:rsid w:val="008E6866"/>
    <w:rsid w:val="008F0BB4"/>
    <w:rsid w:val="008F458B"/>
    <w:rsid w:val="008F5E44"/>
    <w:rsid w:val="008F660D"/>
    <w:rsid w:val="008F68C4"/>
    <w:rsid w:val="00900650"/>
    <w:rsid w:val="00901F22"/>
    <w:rsid w:val="00904DDD"/>
    <w:rsid w:val="00906610"/>
    <w:rsid w:val="0090718E"/>
    <w:rsid w:val="00911570"/>
    <w:rsid w:val="00916D17"/>
    <w:rsid w:val="0092101A"/>
    <w:rsid w:val="0092337E"/>
    <w:rsid w:val="00923F04"/>
    <w:rsid w:val="009262C0"/>
    <w:rsid w:val="00926928"/>
    <w:rsid w:val="00926CF8"/>
    <w:rsid w:val="00927F7E"/>
    <w:rsid w:val="00931FC5"/>
    <w:rsid w:val="00932D34"/>
    <w:rsid w:val="0093465D"/>
    <w:rsid w:val="00935D75"/>
    <w:rsid w:val="00936E90"/>
    <w:rsid w:val="009408AA"/>
    <w:rsid w:val="00942957"/>
    <w:rsid w:val="00944C10"/>
    <w:rsid w:val="009453FD"/>
    <w:rsid w:val="00945BA4"/>
    <w:rsid w:val="00945F99"/>
    <w:rsid w:val="00946C14"/>
    <w:rsid w:val="00947120"/>
    <w:rsid w:val="00950583"/>
    <w:rsid w:val="00953065"/>
    <w:rsid w:val="00954E21"/>
    <w:rsid w:val="00954EDD"/>
    <w:rsid w:val="00955CAE"/>
    <w:rsid w:val="009564AE"/>
    <w:rsid w:val="00960DE7"/>
    <w:rsid w:val="009618E3"/>
    <w:rsid w:val="00961F5E"/>
    <w:rsid w:val="009648F4"/>
    <w:rsid w:val="009665DD"/>
    <w:rsid w:val="009727EC"/>
    <w:rsid w:val="009738C5"/>
    <w:rsid w:val="0098399E"/>
    <w:rsid w:val="00983B56"/>
    <w:rsid w:val="00986043"/>
    <w:rsid w:val="00986059"/>
    <w:rsid w:val="00990B01"/>
    <w:rsid w:val="0099499D"/>
    <w:rsid w:val="00995DE4"/>
    <w:rsid w:val="00996AE8"/>
    <w:rsid w:val="009A29F9"/>
    <w:rsid w:val="009A2C1A"/>
    <w:rsid w:val="009A4005"/>
    <w:rsid w:val="009A674F"/>
    <w:rsid w:val="009A73A9"/>
    <w:rsid w:val="009A77D4"/>
    <w:rsid w:val="009B045F"/>
    <w:rsid w:val="009B342A"/>
    <w:rsid w:val="009B3A23"/>
    <w:rsid w:val="009B462D"/>
    <w:rsid w:val="009B6016"/>
    <w:rsid w:val="009B6056"/>
    <w:rsid w:val="009B6D32"/>
    <w:rsid w:val="009C0486"/>
    <w:rsid w:val="009C0A8D"/>
    <w:rsid w:val="009C33F8"/>
    <w:rsid w:val="009C4C6C"/>
    <w:rsid w:val="009C7A45"/>
    <w:rsid w:val="009C7E6F"/>
    <w:rsid w:val="009D3D8E"/>
    <w:rsid w:val="009D42B4"/>
    <w:rsid w:val="009D567E"/>
    <w:rsid w:val="009D5735"/>
    <w:rsid w:val="009D77AD"/>
    <w:rsid w:val="009E27B1"/>
    <w:rsid w:val="009E3106"/>
    <w:rsid w:val="009E3F5B"/>
    <w:rsid w:val="009E58D0"/>
    <w:rsid w:val="009E5B15"/>
    <w:rsid w:val="009F3CB2"/>
    <w:rsid w:val="009F623F"/>
    <w:rsid w:val="009F7574"/>
    <w:rsid w:val="00A00AB4"/>
    <w:rsid w:val="00A01714"/>
    <w:rsid w:val="00A019C8"/>
    <w:rsid w:val="00A03ED7"/>
    <w:rsid w:val="00A070DB"/>
    <w:rsid w:val="00A101E2"/>
    <w:rsid w:val="00A10C3E"/>
    <w:rsid w:val="00A1199F"/>
    <w:rsid w:val="00A11AFB"/>
    <w:rsid w:val="00A125F7"/>
    <w:rsid w:val="00A1370A"/>
    <w:rsid w:val="00A14AFE"/>
    <w:rsid w:val="00A168E0"/>
    <w:rsid w:val="00A22363"/>
    <w:rsid w:val="00A239F5"/>
    <w:rsid w:val="00A26732"/>
    <w:rsid w:val="00A2770E"/>
    <w:rsid w:val="00A3424F"/>
    <w:rsid w:val="00A37EB5"/>
    <w:rsid w:val="00A43339"/>
    <w:rsid w:val="00A447FA"/>
    <w:rsid w:val="00A460D1"/>
    <w:rsid w:val="00A46FD6"/>
    <w:rsid w:val="00A51D59"/>
    <w:rsid w:val="00A520C7"/>
    <w:rsid w:val="00A529FA"/>
    <w:rsid w:val="00A535B7"/>
    <w:rsid w:val="00A55304"/>
    <w:rsid w:val="00A60DFF"/>
    <w:rsid w:val="00A63826"/>
    <w:rsid w:val="00A652CE"/>
    <w:rsid w:val="00A65DF7"/>
    <w:rsid w:val="00A70488"/>
    <w:rsid w:val="00A71A89"/>
    <w:rsid w:val="00A72170"/>
    <w:rsid w:val="00A72FE1"/>
    <w:rsid w:val="00A742E1"/>
    <w:rsid w:val="00A76AAE"/>
    <w:rsid w:val="00A77EFA"/>
    <w:rsid w:val="00A80721"/>
    <w:rsid w:val="00A8086E"/>
    <w:rsid w:val="00A80BCE"/>
    <w:rsid w:val="00A81050"/>
    <w:rsid w:val="00A81308"/>
    <w:rsid w:val="00A815F2"/>
    <w:rsid w:val="00A82B56"/>
    <w:rsid w:val="00A83E61"/>
    <w:rsid w:val="00A902CB"/>
    <w:rsid w:val="00A907C4"/>
    <w:rsid w:val="00A9108A"/>
    <w:rsid w:val="00A92DBB"/>
    <w:rsid w:val="00A947B7"/>
    <w:rsid w:val="00A96361"/>
    <w:rsid w:val="00A97317"/>
    <w:rsid w:val="00A977EA"/>
    <w:rsid w:val="00AA00AC"/>
    <w:rsid w:val="00AA09E5"/>
    <w:rsid w:val="00AA6280"/>
    <w:rsid w:val="00AA6E49"/>
    <w:rsid w:val="00AA71FC"/>
    <w:rsid w:val="00AB308A"/>
    <w:rsid w:val="00AB3529"/>
    <w:rsid w:val="00AB423A"/>
    <w:rsid w:val="00AB6919"/>
    <w:rsid w:val="00AC2D2A"/>
    <w:rsid w:val="00AC2E69"/>
    <w:rsid w:val="00AC5B98"/>
    <w:rsid w:val="00AC7D20"/>
    <w:rsid w:val="00AD2264"/>
    <w:rsid w:val="00AD405F"/>
    <w:rsid w:val="00AE129A"/>
    <w:rsid w:val="00AE12FF"/>
    <w:rsid w:val="00AE5ADE"/>
    <w:rsid w:val="00AE7344"/>
    <w:rsid w:val="00AE754D"/>
    <w:rsid w:val="00AF0938"/>
    <w:rsid w:val="00AF12AE"/>
    <w:rsid w:val="00AF19B2"/>
    <w:rsid w:val="00AF2954"/>
    <w:rsid w:val="00AF3775"/>
    <w:rsid w:val="00AF4BD5"/>
    <w:rsid w:val="00AF72F9"/>
    <w:rsid w:val="00B002A1"/>
    <w:rsid w:val="00B023BC"/>
    <w:rsid w:val="00B02534"/>
    <w:rsid w:val="00B04651"/>
    <w:rsid w:val="00B0738B"/>
    <w:rsid w:val="00B10D48"/>
    <w:rsid w:val="00B15A0A"/>
    <w:rsid w:val="00B15E21"/>
    <w:rsid w:val="00B169E4"/>
    <w:rsid w:val="00B20613"/>
    <w:rsid w:val="00B208CC"/>
    <w:rsid w:val="00B21501"/>
    <w:rsid w:val="00B22C3D"/>
    <w:rsid w:val="00B23664"/>
    <w:rsid w:val="00B2463B"/>
    <w:rsid w:val="00B25089"/>
    <w:rsid w:val="00B26E78"/>
    <w:rsid w:val="00B276F0"/>
    <w:rsid w:val="00B277E8"/>
    <w:rsid w:val="00B30547"/>
    <w:rsid w:val="00B309A5"/>
    <w:rsid w:val="00B40F5C"/>
    <w:rsid w:val="00B41F3D"/>
    <w:rsid w:val="00B42471"/>
    <w:rsid w:val="00B42D09"/>
    <w:rsid w:val="00B42DD2"/>
    <w:rsid w:val="00B441C6"/>
    <w:rsid w:val="00B45418"/>
    <w:rsid w:val="00B46499"/>
    <w:rsid w:val="00B503FD"/>
    <w:rsid w:val="00B5190D"/>
    <w:rsid w:val="00B51910"/>
    <w:rsid w:val="00B523D4"/>
    <w:rsid w:val="00B52904"/>
    <w:rsid w:val="00B537AA"/>
    <w:rsid w:val="00B57EA1"/>
    <w:rsid w:val="00B60893"/>
    <w:rsid w:val="00B60D80"/>
    <w:rsid w:val="00B610B4"/>
    <w:rsid w:val="00B64D14"/>
    <w:rsid w:val="00B65F40"/>
    <w:rsid w:val="00B67307"/>
    <w:rsid w:val="00B73991"/>
    <w:rsid w:val="00B744DD"/>
    <w:rsid w:val="00B747CE"/>
    <w:rsid w:val="00B77C82"/>
    <w:rsid w:val="00B804CD"/>
    <w:rsid w:val="00B828F2"/>
    <w:rsid w:val="00B83860"/>
    <w:rsid w:val="00B853E6"/>
    <w:rsid w:val="00B85E7B"/>
    <w:rsid w:val="00B8776A"/>
    <w:rsid w:val="00B87AB3"/>
    <w:rsid w:val="00B91B0B"/>
    <w:rsid w:val="00B94EDC"/>
    <w:rsid w:val="00B956FC"/>
    <w:rsid w:val="00B964D3"/>
    <w:rsid w:val="00BA12CF"/>
    <w:rsid w:val="00BA1F72"/>
    <w:rsid w:val="00BA1FA1"/>
    <w:rsid w:val="00BA3A79"/>
    <w:rsid w:val="00BA4756"/>
    <w:rsid w:val="00BB03DB"/>
    <w:rsid w:val="00BB0941"/>
    <w:rsid w:val="00BB2033"/>
    <w:rsid w:val="00BB302B"/>
    <w:rsid w:val="00BB363D"/>
    <w:rsid w:val="00BB42E8"/>
    <w:rsid w:val="00BB5DC2"/>
    <w:rsid w:val="00BB6B8E"/>
    <w:rsid w:val="00BB70BD"/>
    <w:rsid w:val="00BC5935"/>
    <w:rsid w:val="00BC63C3"/>
    <w:rsid w:val="00BC6F2A"/>
    <w:rsid w:val="00BD359B"/>
    <w:rsid w:val="00BD730B"/>
    <w:rsid w:val="00BE262B"/>
    <w:rsid w:val="00BE2EF0"/>
    <w:rsid w:val="00BE40B8"/>
    <w:rsid w:val="00BE49FC"/>
    <w:rsid w:val="00BE7E5C"/>
    <w:rsid w:val="00BF2147"/>
    <w:rsid w:val="00BF2357"/>
    <w:rsid w:val="00BF26BC"/>
    <w:rsid w:val="00BF2E23"/>
    <w:rsid w:val="00BF3079"/>
    <w:rsid w:val="00BF7EE4"/>
    <w:rsid w:val="00C0001F"/>
    <w:rsid w:val="00C00CB7"/>
    <w:rsid w:val="00C0554C"/>
    <w:rsid w:val="00C10759"/>
    <w:rsid w:val="00C10B7F"/>
    <w:rsid w:val="00C12978"/>
    <w:rsid w:val="00C15313"/>
    <w:rsid w:val="00C161A6"/>
    <w:rsid w:val="00C17750"/>
    <w:rsid w:val="00C2142D"/>
    <w:rsid w:val="00C22F04"/>
    <w:rsid w:val="00C23025"/>
    <w:rsid w:val="00C23C6D"/>
    <w:rsid w:val="00C24CC2"/>
    <w:rsid w:val="00C27C9C"/>
    <w:rsid w:val="00C27F6A"/>
    <w:rsid w:val="00C3465E"/>
    <w:rsid w:val="00C373E3"/>
    <w:rsid w:val="00C422ED"/>
    <w:rsid w:val="00C42BBA"/>
    <w:rsid w:val="00C448AA"/>
    <w:rsid w:val="00C472E1"/>
    <w:rsid w:val="00C47DB0"/>
    <w:rsid w:val="00C5245B"/>
    <w:rsid w:val="00C55E82"/>
    <w:rsid w:val="00C56319"/>
    <w:rsid w:val="00C574B5"/>
    <w:rsid w:val="00C60104"/>
    <w:rsid w:val="00C61C10"/>
    <w:rsid w:val="00C631F2"/>
    <w:rsid w:val="00C63D02"/>
    <w:rsid w:val="00C64BBB"/>
    <w:rsid w:val="00C652E9"/>
    <w:rsid w:val="00C65EEE"/>
    <w:rsid w:val="00C6737B"/>
    <w:rsid w:val="00C705DE"/>
    <w:rsid w:val="00C71B15"/>
    <w:rsid w:val="00C7461C"/>
    <w:rsid w:val="00C80D46"/>
    <w:rsid w:val="00C83DC3"/>
    <w:rsid w:val="00C84F1B"/>
    <w:rsid w:val="00C859C2"/>
    <w:rsid w:val="00C86F37"/>
    <w:rsid w:val="00C9042C"/>
    <w:rsid w:val="00C933E6"/>
    <w:rsid w:val="00C941A1"/>
    <w:rsid w:val="00C94460"/>
    <w:rsid w:val="00C95F11"/>
    <w:rsid w:val="00CA0E3F"/>
    <w:rsid w:val="00CA19BC"/>
    <w:rsid w:val="00CA37C1"/>
    <w:rsid w:val="00CB10CB"/>
    <w:rsid w:val="00CB2BD1"/>
    <w:rsid w:val="00CB3663"/>
    <w:rsid w:val="00CB3A91"/>
    <w:rsid w:val="00CB5EF0"/>
    <w:rsid w:val="00CB6A3F"/>
    <w:rsid w:val="00CB6AA7"/>
    <w:rsid w:val="00CC23BA"/>
    <w:rsid w:val="00CC25B7"/>
    <w:rsid w:val="00CC2D00"/>
    <w:rsid w:val="00CC3990"/>
    <w:rsid w:val="00CC5BD0"/>
    <w:rsid w:val="00CC5FA5"/>
    <w:rsid w:val="00CC76F3"/>
    <w:rsid w:val="00CC7CA1"/>
    <w:rsid w:val="00CD0160"/>
    <w:rsid w:val="00CD24C2"/>
    <w:rsid w:val="00CD2DD0"/>
    <w:rsid w:val="00CD3E6A"/>
    <w:rsid w:val="00CD4BBF"/>
    <w:rsid w:val="00CD6D1E"/>
    <w:rsid w:val="00CE0BBF"/>
    <w:rsid w:val="00CE4325"/>
    <w:rsid w:val="00CE5DC9"/>
    <w:rsid w:val="00CE6507"/>
    <w:rsid w:val="00CE65BC"/>
    <w:rsid w:val="00CF1C68"/>
    <w:rsid w:val="00CF34EE"/>
    <w:rsid w:val="00CF5334"/>
    <w:rsid w:val="00CF6424"/>
    <w:rsid w:val="00CF7101"/>
    <w:rsid w:val="00D02730"/>
    <w:rsid w:val="00D04D30"/>
    <w:rsid w:val="00D058F1"/>
    <w:rsid w:val="00D07F36"/>
    <w:rsid w:val="00D1018E"/>
    <w:rsid w:val="00D1104B"/>
    <w:rsid w:val="00D114AF"/>
    <w:rsid w:val="00D122EA"/>
    <w:rsid w:val="00D13FBF"/>
    <w:rsid w:val="00D15E7C"/>
    <w:rsid w:val="00D202AC"/>
    <w:rsid w:val="00D2184C"/>
    <w:rsid w:val="00D223C0"/>
    <w:rsid w:val="00D2264C"/>
    <w:rsid w:val="00D22F10"/>
    <w:rsid w:val="00D22F69"/>
    <w:rsid w:val="00D238D6"/>
    <w:rsid w:val="00D24476"/>
    <w:rsid w:val="00D24531"/>
    <w:rsid w:val="00D25009"/>
    <w:rsid w:val="00D26098"/>
    <w:rsid w:val="00D301AD"/>
    <w:rsid w:val="00D30D12"/>
    <w:rsid w:val="00D3472E"/>
    <w:rsid w:val="00D43A71"/>
    <w:rsid w:val="00D45CDD"/>
    <w:rsid w:val="00D461DB"/>
    <w:rsid w:val="00D5454D"/>
    <w:rsid w:val="00D55595"/>
    <w:rsid w:val="00D57663"/>
    <w:rsid w:val="00D63B71"/>
    <w:rsid w:val="00D64EA6"/>
    <w:rsid w:val="00D66BC2"/>
    <w:rsid w:val="00D7098A"/>
    <w:rsid w:val="00D729CF"/>
    <w:rsid w:val="00D73D5B"/>
    <w:rsid w:val="00D811A3"/>
    <w:rsid w:val="00D81659"/>
    <w:rsid w:val="00D8370F"/>
    <w:rsid w:val="00D84C9D"/>
    <w:rsid w:val="00D84FD5"/>
    <w:rsid w:val="00D85662"/>
    <w:rsid w:val="00D87A2E"/>
    <w:rsid w:val="00D900C5"/>
    <w:rsid w:val="00D90BE7"/>
    <w:rsid w:val="00D90DEE"/>
    <w:rsid w:val="00D91748"/>
    <w:rsid w:val="00D92668"/>
    <w:rsid w:val="00D93474"/>
    <w:rsid w:val="00D94F0A"/>
    <w:rsid w:val="00D95AD1"/>
    <w:rsid w:val="00D97F5C"/>
    <w:rsid w:val="00DA0CA9"/>
    <w:rsid w:val="00DA0FB2"/>
    <w:rsid w:val="00DA1BE8"/>
    <w:rsid w:val="00DA31A2"/>
    <w:rsid w:val="00DA4743"/>
    <w:rsid w:val="00DA5DC8"/>
    <w:rsid w:val="00DB14C7"/>
    <w:rsid w:val="00DB2054"/>
    <w:rsid w:val="00DB3B98"/>
    <w:rsid w:val="00DB3CBC"/>
    <w:rsid w:val="00DB6CC1"/>
    <w:rsid w:val="00DB718B"/>
    <w:rsid w:val="00DC31AA"/>
    <w:rsid w:val="00DC600D"/>
    <w:rsid w:val="00DC6935"/>
    <w:rsid w:val="00DC6E3F"/>
    <w:rsid w:val="00DC6F2B"/>
    <w:rsid w:val="00DD0F37"/>
    <w:rsid w:val="00DD1665"/>
    <w:rsid w:val="00DD4BEE"/>
    <w:rsid w:val="00DD5AEA"/>
    <w:rsid w:val="00DD6499"/>
    <w:rsid w:val="00DE0384"/>
    <w:rsid w:val="00DE3F14"/>
    <w:rsid w:val="00DE6373"/>
    <w:rsid w:val="00DF6356"/>
    <w:rsid w:val="00DF66FF"/>
    <w:rsid w:val="00DF7473"/>
    <w:rsid w:val="00DF76AE"/>
    <w:rsid w:val="00E04882"/>
    <w:rsid w:val="00E04D89"/>
    <w:rsid w:val="00E068CC"/>
    <w:rsid w:val="00E07040"/>
    <w:rsid w:val="00E138F5"/>
    <w:rsid w:val="00E14D64"/>
    <w:rsid w:val="00E14DB1"/>
    <w:rsid w:val="00E16120"/>
    <w:rsid w:val="00E174D4"/>
    <w:rsid w:val="00E17CD3"/>
    <w:rsid w:val="00E2068F"/>
    <w:rsid w:val="00E213E5"/>
    <w:rsid w:val="00E224E1"/>
    <w:rsid w:val="00E24EFB"/>
    <w:rsid w:val="00E25CF4"/>
    <w:rsid w:val="00E261BC"/>
    <w:rsid w:val="00E27E99"/>
    <w:rsid w:val="00E32B7F"/>
    <w:rsid w:val="00E33C6A"/>
    <w:rsid w:val="00E33DAB"/>
    <w:rsid w:val="00E377A8"/>
    <w:rsid w:val="00E3780F"/>
    <w:rsid w:val="00E4042D"/>
    <w:rsid w:val="00E43037"/>
    <w:rsid w:val="00E45DA7"/>
    <w:rsid w:val="00E4687A"/>
    <w:rsid w:val="00E4731F"/>
    <w:rsid w:val="00E56A3E"/>
    <w:rsid w:val="00E571F9"/>
    <w:rsid w:val="00E57F82"/>
    <w:rsid w:val="00E60FAB"/>
    <w:rsid w:val="00E637BD"/>
    <w:rsid w:val="00E702A7"/>
    <w:rsid w:val="00E71CF8"/>
    <w:rsid w:val="00E814E3"/>
    <w:rsid w:val="00E81530"/>
    <w:rsid w:val="00E83211"/>
    <w:rsid w:val="00E8593B"/>
    <w:rsid w:val="00E865BD"/>
    <w:rsid w:val="00E86D34"/>
    <w:rsid w:val="00E86FE4"/>
    <w:rsid w:val="00E872C2"/>
    <w:rsid w:val="00E90CA5"/>
    <w:rsid w:val="00E90F62"/>
    <w:rsid w:val="00E90FA0"/>
    <w:rsid w:val="00E93648"/>
    <w:rsid w:val="00E93984"/>
    <w:rsid w:val="00E93B54"/>
    <w:rsid w:val="00E957B9"/>
    <w:rsid w:val="00E972AB"/>
    <w:rsid w:val="00EA03D0"/>
    <w:rsid w:val="00EA09D3"/>
    <w:rsid w:val="00EA2091"/>
    <w:rsid w:val="00EA3173"/>
    <w:rsid w:val="00EA76B7"/>
    <w:rsid w:val="00EA7E80"/>
    <w:rsid w:val="00EB3C71"/>
    <w:rsid w:val="00EB52F0"/>
    <w:rsid w:val="00EC1B03"/>
    <w:rsid w:val="00EC4A35"/>
    <w:rsid w:val="00EC57BE"/>
    <w:rsid w:val="00ED1517"/>
    <w:rsid w:val="00ED416C"/>
    <w:rsid w:val="00ED6846"/>
    <w:rsid w:val="00EE159D"/>
    <w:rsid w:val="00EE6495"/>
    <w:rsid w:val="00EE6D48"/>
    <w:rsid w:val="00EF1C3D"/>
    <w:rsid w:val="00EF6099"/>
    <w:rsid w:val="00EF6AF8"/>
    <w:rsid w:val="00EF6F1A"/>
    <w:rsid w:val="00EF7B7C"/>
    <w:rsid w:val="00F002AE"/>
    <w:rsid w:val="00F01FBA"/>
    <w:rsid w:val="00F051E2"/>
    <w:rsid w:val="00F111C7"/>
    <w:rsid w:val="00F14D6E"/>
    <w:rsid w:val="00F1652C"/>
    <w:rsid w:val="00F16D76"/>
    <w:rsid w:val="00F2112A"/>
    <w:rsid w:val="00F21EBF"/>
    <w:rsid w:val="00F22959"/>
    <w:rsid w:val="00F26C31"/>
    <w:rsid w:val="00F27193"/>
    <w:rsid w:val="00F273DF"/>
    <w:rsid w:val="00F30D78"/>
    <w:rsid w:val="00F34A6A"/>
    <w:rsid w:val="00F4004B"/>
    <w:rsid w:val="00F4530D"/>
    <w:rsid w:val="00F4574A"/>
    <w:rsid w:val="00F45EA8"/>
    <w:rsid w:val="00F501EE"/>
    <w:rsid w:val="00F50472"/>
    <w:rsid w:val="00F52069"/>
    <w:rsid w:val="00F526FF"/>
    <w:rsid w:val="00F57299"/>
    <w:rsid w:val="00F57EAC"/>
    <w:rsid w:val="00F63902"/>
    <w:rsid w:val="00F67A17"/>
    <w:rsid w:val="00F67B1E"/>
    <w:rsid w:val="00F72C2F"/>
    <w:rsid w:val="00F75CB5"/>
    <w:rsid w:val="00F80786"/>
    <w:rsid w:val="00F81967"/>
    <w:rsid w:val="00F820AB"/>
    <w:rsid w:val="00F8573F"/>
    <w:rsid w:val="00F874F0"/>
    <w:rsid w:val="00F90DC4"/>
    <w:rsid w:val="00F918FD"/>
    <w:rsid w:val="00F949C3"/>
    <w:rsid w:val="00F94AC5"/>
    <w:rsid w:val="00F95DF2"/>
    <w:rsid w:val="00FA13C2"/>
    <w:rsid w:val="00FA2673"/>
    <w:rsid w:val="00FA3314"/>
    <w:rsid w:val="00FA4CB3"/>
    <w:rsid w:val="00FA64D2"/>
    <w:rsid w:val="00FB1464"/>
    <w:rsid w:val="00FB29DB"/>
    <w:rsid w:val="00FB3075"/>
    <w:rsid w:val="00FB42B2"/>
    <w:rsid w:val="00FB48D3"/>
    <w:rsid w:val="00FB629D"/>
    <w:rsid w:val="00FB7075"/>
    <w:rsid w:val="00FC0307"/>
    <w:rsid w:val="00FC3982"/>
    <w:rsid w:val="00FC3CAC"/>
    <w:rsid w:val="00FC3D2E"/>
    <w:rsid w:val="00FC49C5"/>
    <w:rsid w:val="00FC4C84"/>
    <w:rsid w:val="00FC6669"/>
    <w:rsid w:val="00FC6FDB"/>
    <w:rsid w:val="00FD1F9B"/>
    <w:rsid w:val="00FD1FC9"/>
    <w:rsid w:val="00FD20C2"/>
    <w:rsid w:val="00FE1F05"/>
    <w:rsid w:val="00FE249D"/>
    <w:rsid w:val="00FE343F"/>
    <w:rsid w:val="00FE7F29"/>
    <w:rsid w:val="00FF02E0"/>
    <w:rsid w:val="00FF290B"/>
    <w:rsid w:val="00FF2FCA"/>
    <w:rsid w:val="00FF5B10"/>
    <w:rsid w:val="00FF6002"/>
    <w:rsid w:val="00FF66E4"/>
    <w:rsid w:val="00FF7B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CF8F4BC"/>
  <w15:docId w15:val="{9A21D0CF-0A9F-459F-8F62-DCBB401023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15B9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939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939E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939E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39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39E0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0038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453FD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453F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58481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EB3C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D15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159D"/>
  </w:style>
  <w:style w:type="paragraph" w:styleId="Footer">
    <w:name w:val="footer"/>
    <w:basedOn w:val="Normal"/>
    <w:link w:val="FooterChar"/>
    <w:uiPriority w:val="99"/>
    <w:unhideWhenUsed/>
    <w:rsid w:val="007D15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159D"/>
  </w:style>
  <w:style w:type="character" w:styleId="FollowedHyperlink">
    <w:name w:val="FollowedHyperlink"/>
    <w:basedOn w:val="DefaultParagraphFont"/>
    <w:uiPriority w:val="99"/>
    <w:semiHidden/>
    <w:unhideWhenUsed/>
    <w:rsid w:val="00B441C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A3E3C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3E3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A3E3C"/>
    <w:pPr>
      <w:spacing w:line="48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A3E3C"/>
    <w:rPr>
      <w:rFonts w:ascii="Times New Roman" w:hAnsi="Times New Roman" w:cs="Times New Roman"/>
      <w:noProof/>
      <w:sz w:val="24"/>
    </w:rPr>
  </w:style>
  <w:style w:type="paragraph" w:styleId="Revision">
    <w:name w:val="Revision"/>
    <w:hidden/>
    <w:uiPriority w:val="99"/>
    <w:semiHidden/>
    <w:rsid w:val="00DB3CBC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1531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5313"/>
    <w:rPr>
      <w:rFonts w:ascii="Segoe UI" w:hAnsi="Segoe UI" w:cs="Segoe UI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5700E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442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46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41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9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7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2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1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DBDF8D-173C-422E-896B-BF7FBA9FF4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91</Words>
  <Characters>3940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s, Gerard J</dc:creator>
  <cp:keywords/>
  <dc:description/>
  <cp:lastModifiedBy>Anand  20899</cp:lastModifiedBy>
  <cp:revision>2</cp:revision>
  <cp:lastPrinted>2022-09-29T19:02:00Z</cp:lastPrinted>
  <dcterms:created xsi:type="dcterms:W3CDTF">2023-02-10T12:28:00Z</dcterms:created>
  <dcterms:modified xsi:type="dcterms:W3CDTF">2023-02-10T12:28:00Z</dcterms:modified>
</cp:coreProperties>
</file>